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95ACDE" w14:textId="07154799" w:rsidR="00787DB5" w:rsidRPr="00C85A7B" w:rsidRDefault="00B62EB3" w:rsidP="003F5A2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Methods of Improving Optical Contacting</w:t>
      </w:r>
    </w:p>
    <w:p w14:paraId="2BA574C4" w14:textId="4199B1DD" w:rsidR="008E6B47" w:rsidRPr="00C85A7B" w:rsidRDefault="008E6B47" w:rsidP="003F5A2F">
      <w:pPr>
        <w:spacing w:after="0" w:line="360" w:lineRule="auto"/>
        <w:jc w:val="center"/>
        <w:rPr>
          <w:rFonts w:ascii="Times New Roman" w:hAnsi="Times New Roman" w:cs="Times New Roman"/>
          <w:sz w:val="24"/>
          <w:szCs w:val="24"/>
        </w:rPr>
      </w:pPr>
      <w:r w:rsidRPr="00C85A7B">
        <w:rPr>
          <w:rFonts w:ascii="Times New Roman" w:hAnsi="Times New Roman" w:cs="Times New Roman"/>
          <w:sz w:val="24"/>
          <w:szCs w:val="24"/>
        </w:rPr>
        <w:t>Jennifer Hritz, Caltech</w:t>
      </w:r>
    </w:p>
    <w:p w14:paraId="40493B16" w14:textId="2D321C4D" w:rsidR="008E6B47" w:rsidRPr="00C85A7B" w:rsidRDefault="008E6B47" w:rsidP="003F5A2F">
      <w:pPr>
        <w:spacing w:after="0" w:line="360" w:lineRule="auto"/>
        <w:jc w:val="center"/>
        <w:rPr>
          <w:rFonts w:ascii="Times New Roman" w:hAnsi="Times New Roman" w:cs="Times New Roman"/>
          <w:sz w:val="24"/>
          <w:szCs w:val="24"/>
        </w:rPr>
      </w:pPr>
      <w:r w:rsidRPr="00C85A7B">
        <w:rPr>
          <w:rFonts w:ascii="Times New Roman" w:hAnsi="Times New Roman" w:cs="Times New Roman"/>
          <w:sz w:val="24"/>
          <w:szCs w:val="24"/>
        </w:rPr>
        <w:t xml:space="preserve">Mentor: Professor </w:t>
      </w:r>
      <w:r w:rsidR="00300050" w:rsidRPr="00300050">
        <w:rPr>
          <w:rFonts w:ascii="Times New Roman" w:hAnsi="Times New Roman" w:cs="Times New Roman"/>
          <w:sz w:val="24"/>
          <w:szCs w:val="24"/>
        </w:rPr>
        <w:t>Rana Adhikari</w:t>
      </w:r>
      <w:r w:rsidRPr="00C85A7B">
        <w:rPr>
          <w:rFonts w:ascii="Times New Roman" w:hAnsi="Times New Roman" w:cs="Times New Roman"/>
          <w:sz w:val="24"/>
          <w:szCs w:val="24"/>
        </w:rPr>
        <w:t>, Caltech</w:t>
      </w:r>
    </w:p>
    <w:p w14:paraId="7A678976" w14:textId="77777777" w:rsidR="008E6B47" w:rsidRPr="00C85A7B" w:rsidRDefault="008E6B47" w:rsidP="003F5A2F">
      <w:pPr>
        <w:spacing w:after="0" w:line="360" w:lineRule="auto"/>
        <w:jc w:val="center"/>
        <w:rPr>
          <w:rFonts w:ascii="Times New Roman" w:hAnsi="Times New Roman" w:cs="Times New Roman"/>
          <w:sz w:val="24"/>
          <w:szCs w:val="24"/>
        </w:rPr>
      </w:pPr>
    </w:p>
    <w:p w14:paraId="0C7553CF" w14:textId="1D85949E" w:rsidR="003421A2" w:rsidRPr="00C85A7B" w:rsidRDefault="00787DB5" w:rsidP="003F5A2F">
      <w:pPr>
        <w:spacing w:after="0" w:line="360" w:lineRule="auto"/>
        <w:rPr>
          <w:rFonts w:ascii="Times New Roman" w:hAnsi="Times New Roman" w:cs="Times New Roman"/>
          <w:sz w:val="24"/>
          <w:szCs w:val="24"/>
        </w:rPr>
      </w:pPr>
      <w:r w:rsidRPr="00C85A7B">
        <w:rPr>
          <w:rFonts w:ascii="Times New Roman" w:hAnsi="Times New Roman" w:cs="Times New Roman"/>
          <w:b/>
          <w:bCs/>
          <w:sz w:val="24"/>
          <w:szCs w:val="24"/>
        </w:rPr>
        <w:t>Abstract</w:t>
      </w:r>
    </w:p>
    <w:p w14:paraId="242D5E28" w14:textId="44E351B0" w:rsidR="003421A2" w:rsidRPr="00C85A7B" w:rsidRDefault="0013462D" w:rsidP="008265F5">
      <w:pPr>
        <w:spacing w:after="0" w:line="360" w:lineRule="auto"/>
        <w:rPr>
          <w:rFonts w:ascii="Times New Roman" w:hAnsi="Times New Roman" w:cs="Times New Roman"/>
          <w:sz w:val="24"/>
          <w:szCs w:val="24"/>
        </w:rPr>
      </w:pPr>
      <w:r w:rsidRPr="00C85A7B">
        <w:rPr>
          <w:rFonts w:ascii="Times New Roman" w:hAnsi="Times New Roman" w:cs="Times New Roman"/>
          <w:sz w:val="24"/>
          <w:szCs w:val="24"/>
        </w:rPr>
        <w:tab/>
      </w:r>
      <w:r w:rsidR="002F7A90">
        <w:rPr>
          <w:rFonts w:ascii="Times New Roman" w:hAnsi="Times New Roman" w:cs="Times New Roman"/>
          <w:sz w:val="24"/>
          <w:szCs w:val="24"/>
        </w:rPr>
        <w:t>Through optical contacting,</w:t>
      </w:r>
      <w:r w:rsidR="00B54A75">
        <w:rPr>
          <w:rFonts w:ascii="Times New Roman" w:hAnsi="Times New Roman" w:cs="Times New Roman"/>
          <w:sz w:val="24"/>
          <w:szCs w:val="24"/>
        </w:rPr>
        <w:t xml:space="preserve"> </w:t>
      </w:r>
      <w:r w:rsidR="0036699A">
        <w:rPr>
          <w:rFonts w:ascii="Times New Roman" w:hAnsi="Times New Roman" w:cs="Times New Roman"/>
          <w:sz w:val="24"/>
          <w:szCs w:val="24"/>
        </w:rPr>
        <w:t xml:space="preserve">two silicon objects can be bonded strongly and closely enough to </w:t>
      </w:r>
      <w:r w:rsidR="008265F5">
        <w:rPr>
          <w:rFonts w:ascii="Times New Roman" w:hAnsi="Times New Roman" w:cs="Times New Roman"/>
          <w:sz w:val="24"/>
          <w:szCs w:val="24"/>
        </w:rPr>
        <w:t>turn</w:t>
      </w:r>
      <w:r w:rsidR="0036699A">
        <w:rPr>
          <w:rFonts w:ascii="Times New Roman" w:hAnsi="Times New Roman" w:cs="Times New Roman"/>
          <w:sz w:val="24"/>
          <w:szCs w:val="24"/>
        </w:rPr>
        <w:t xml:space="preserve"> them </w:t>
      </w:r>
      <w:r w:rsidR="008265F5">
        <w:rPr>
          <w:rFonts w:ascii="Times New Roman" w:hAnsi="Times New Roman" w:cs="Times New Roman"/>
          <w:sz w:val="24"/>
          <w:szCs w:val="24"/>
        </w:rPr>
        <w:t>into a</w:t>
      </w:r>
      <w:r w:rsidR="0036699A">
        <w:rPr>
          <w:rFonts w:ascii="Times New Roman" w:hAnsi="Times New Roman" w:cs="Times New Roman"/>
          <w:sz w:val="24"/>
          <w:szCs w:val="24"/>
        </w:rPr>
        <w:t xml:space="preserve"> single object</w:t>
      </w:r>
      <w:r w:rsidR="009F76FD">
        <w:rPr>
          <w:rFonts w:ascii="Times New Roman" w:hAnsi="Times New Roman" w:cs="Times New Roman"/>
          <w:sz w:val="24"/>
          <w:szCs w:val="24"/>
        </w:rPr>
        <w:t xml:space="preserve"> with the same thermal properties.</w:t>
      </w:r>
      <w:r w:rsidR="0036699A">
        <w:rPr>
          <w:rFonts w:ascii="Times New Roman" w:hAnsi="Times New Roman" w:cs="Times New Roman"/>
          <w:sz w:val="24"/>
          <w:szCs w:val="24"/>
        </w:rPr>
        <w:t xml:space="preserve"> By investigating</w:t>
      </w:r>
      <w:r w:rsidR="008265F5">
        <w:rPr>
          <w:rFonts w:ascii="Times New Roman" w:hAnsi="Times New Roman" w:cs="Times New Roman"/>
          <w:sz w:val="24"/>
          <w:szCs w:val="24"/>
        </w:rPr>
        <w:t xml:space="preserve"> the conditions under which this</w:t>
      </w:r>
      <w:r w:rsidR="00F47C4F">
        <w:rPr>
          <w:rFonts w:ascii="Times New Roman" w:hAnsi="Times New Roman" w:cs="Times New Roman"/>
          <w:sz w:val="24"/>
          <w:szCs w:val="24"/>
        </w:rPr>
        <w:t xml:space="preserve"> bond is optimized</w:t>
      </w:r>
      <w:r w:rsidR="008265F5">
        <w:rPr>
          <w:rFonts w:ascii="Times New Roman" w:hAnsi="Times New Roman" w:cs="Times New Roman"/>
          <w:sz w:val="24"/>
          <w:szCs w:val="24"/>
        </w:rPr>
        <w:t>,</w:t>
      </w:r>
      <w:r w:rsidR="00F47C4F">
        <w:rPr>
          <w:rFonts w:ascii="Times New Roman" w:hAnsi="Times New Roman" w:cs="Times New Roman"/>
          <w:sz w:val="24"/>
          <w:szCs w:val="24"/>
        </w:rPr>
        <w:t xml:space="preserve"> </w:t>
      </w:r>
      <w:r w:rsidR="00BC1B21">
        <w:rPr>
          <w:rFonts w:ascii="Times New Roman" w:hAnsi="Times New Roman" w:cs="Times New Roman"/>
          <w:sz w:val="24"/>
          <w:szCs w:val="24"/>
        </w:rPr>
        <w:t xml:space="preserve">silicon </w:t>
      </w:r>
      <w:r w:rsidR="009D38B0">
        <w:rPr>
          <w:rFonts w:ascii="Times New Roman" w:hAnsi="Times New Roman" w:cs="Times New Roman"/>
          <w:sz w:val="24"/>
          <w:szCs w:val="24"/>
        </w:rPr>
        <w:t xml:space="preserve">optical contacting could be a solution to conjoining </w:t>
      </w:r>
      <w:r w:rsidR="00BC1B21">
        <w:rPr>
          <w:rFonts w:ascii="Times New Roman" w:hAnsi="Times New Roman" w:cs="Times New Roman"/>
          <w:sz w:val="24"/>
          <w:szCs w:val="24"/>
        </w:rPr>
        <w:t xml:space="preserve">pieces of high precision equipment in </w:t>
      </w:r>
      <w:r w:rsidR="00931C27">
        <w:rPr>
          <w:rFonts w:ascii="Times New Roman" w:hAnsi="Times New Roman" w:cs="Times New Roman"/>
          <w:sz w:val="24"/>
          <w:szCs w:val="24"/>
        </w:rPr>
        <w:t>space.</w:t>
      </w:r>
    </w:p>
    <w:p w14:paraId="177EFDC9" w14:textId="77777777" w:rsidR="00A17938" w:rsidRPr="00C85A7B" w:rsidRDefault="00A17938" w:rsidP="003F5A2F">
      <w:pPr>
        <w:spacing w:after="0" w:line="360" w:lineRule="auto"/>
        <w:rPr>
          <w:rFonts w:ascii="Times New Roman" w:hAnsi="Times New Roman" w:cs="Times New Roman"/>
          <w:sz w:val="24"/>
          <w:szCs w:val="24"/>
        </w:rPr>
      </w:pPr>
    </w:p>
    <w:p w14:paraId="2EA69069" w14:textId="18FAAA92" w:rsidR="00787DB5" w:rsidRPr="00C85A7B" w:rsidRDefault="00787DB5" w:rsidP="003F5A2F">
      <w:pPr>
        <w:spacing w:after="0" w:line="360" w:lineRule="auto"/>
        <w:rPr>
          <w:rFonts w:ascii="Times New Roman" w:hAnsi="Times New Roman" w:cs="Times New Roman"/>
          <w:sz w:val="24"/>
          <w:szCs w:val="24"/>
        </w:rPr>
      </w:pPr>
      <w:r w:rsidRPr="00C85A7B">
        <w:rPr>
          <w:rFonts w:ascii="Times New Roman" w:hAnsi="Times New Roman" w:cs="Times New Roman"/>
          <w:b/>
          <w:bCs/>
          <w:sz w:val="24"/>
          <w:szCs w:val="24"/>
        </w:rPr>
        <w:t>Background</w:t>
      </w:r>
    </w:p>
    <w:p w14:paraId="59FB6572" w14:textId="5872979F" w:rsidR="00DE0DC3" w:rsidRDefault="00E76195" w:rsidP="00095CD8">
      <w:pPr>
        <w:spacing w:after="0" w:line="360" w:lineRule="auto"/>
        <w:ind w:firstLine="720"/>
        <w:rPr>
          <w:rFonts w:ascii="Times New Roman" w:hAnsi="Times New Roman" w:cs="Times New Roman"/>
          <w:sz w:val="24"/>
          <w:szCs w:val="24"/>
        </w:rPr>
      </w:pPr>
      <w:r w:rsidRPr="00E76195">
        <w:rPr>
          <w:rFonts w:ascii="Times New Roman" w:hAnsi="Times New Roman" w:cs="Times New Roman"/>
          <w:sz w:val="24"/>
          <w:szCs w:val="24"/>
        </w:rPr>
        <w:t xml:space="preserve">Optical contacting </w:t>
      </w:r>
      <w:r>
        <w:rPr>
          <w:rFonts w:ascii="Times New Roman" w:hAnsi="Times New Roman" w:cs="Times New Roman"/>
          <w:sz w:val="24"/>
          <w:szCs w:val="24"/>
        </w:rPr>
        <w:t xml:space="preserve">is the phenomenon of bonding </w:t>
      </w:r>
      <w:r w:rsidR="003D7040">
        <w:rPr>
          <w:rFonts w:ascii="Times New Roman" w:hAnsi="Times New Roman" w:cs="Times New Roman"/>
          <w:sz w:val="24"/>
          <w:szCs w:val="24"/>
        </w:rPr>
        <w:t>very flat</w:t>
      </w:r>
      <w:r w:rsidR="000D480A">
        <w:rPr>
          <w:rFonts w:ascii="Times New Roman" w:hAnsi="Times New Roman" w:cs="Times New Roman"/>
          <w:sz w:val="24"/>
          <w:szCs w:val="24"/>
        </w:rPr>
        <w:t>, highly polished surfaces together using molecular forces instead of adhesives.</w:t>
      </w:r>
      <w:r w:rsidR="004A2744">
        <w:rPr>
          <w:rFonts w:ascii="Times New Roman" w:hAnsi="Times New Roman" w:cs="Times New Roman"/>
          <w:sz w:val="24"/>
          <w:szCs w:val="24"/>
        </w:rPr>
        <w:t xml:space="preserve"> Van der Waals dispersion forces </w:t>
      </w:r>
      <w:r w:rsidR="00F72103">
        <w:rPr>
          <w:rFonts w:ascii="Times New Roman" w:hAnsi="Times New Roman" w:cs="Times New Roman"/>
          <w:sz w:val="24"/>
          <w:szCs w:val="24"/>
        </w:rPr>
        <w:t xml:space="preserve">are </w:t>
      </w:r>
      <w:r w:rsidR="00CD657B">
        <w:rPr>
          <w:rFonts w:ascii="Times New Roman" w:hAnsi="Times New Roman" w:cs="Times New Roman"/>
          <w:sz w:val="24"/>
          <w:szCs w:val="24"/>
        </w:rPr>
        <w:t>believed to be the main cause of</w:t>
      </w:r>
      <w:r w:rsidR="00D9411D">
        <w:rPr>
          <w:rFonts w:ascii="Times New Roman" w:hAnsi="Times New Roman" w:cs="Times New Roman"/>
          <w:sz w:val="24"/>
          <w:szCs w:val="24"/>
        </w:rPr>
        <w:t xml:space="preserve"> this</w:t>
      </w:r>
      <w:r w:rsidR="00CD657B">
        <w:rPr>
          <w:rFonts w:ascii="Times New Roman" w:hAnsi="Times New Roman" w:cs="Times New Roman"/>
          <w:sz w:val="24"/>
          <w:szCs w:val="24"/>
        </w:rPr>
        <w:t xml:space="preserve"> adhesion. These forces are weak between single </w:t>
      </w:r>
      <w:r w:rsidR="005C34AC">
        <w:rPr>
          <w:rFonts w:ascii="Times New Roman" w:hAnsi="Times New Roman" w:cs="Times New Roman"/>
          <w:sz w:val="24"/>
          <w:szCs w:val="24"/>
        </w:rPr>
        <w:t>atoms and molecules at large distances, but bring many atoms and molecules very</w:t>
      </w:r>
      <w:r w:rsidR="006F2492">
        <w:rPr>
          <w:rFonts w:ascii="Times New Roman" w:hAnsi="Times New Roman" w:cs="Times New Roman"/>
          <w:sz w:val="24"/>
          <w:szCs w:val="24"/>
        </w:rPr>
        <w:t xml:space="preserve"> close</w:t>
      </w:r>
      <w:r w:rsidR="005C34AC">
        <w:rPr>
          <w:rFonts w:ascii="Times New Roman" w:hAnsi="Times New Roman" w:cs="Times New Roman"/>
          <w:sz w:val="24"/>
          <w:szCs w:val="24"/>
        </w:rPr>
        <w:t xml:space="preserve"> together and it makes for an incredibly strong bond.</w:t>
      </w:r>
      <w:r w:rsidR="00D9411D">
        <w:rPr>
          <w:rFonts w:ascii="Times New Roman" w:hAnsi="Times New Roman" w:cs="Times New Roman"/>
          <w:sz w:val="24"/>
          <w:szCs w:val="24"/>
        </w:rPr>
        <w:t xml:space="preserve"> </w:t>
      </w:r>
      <w:r w:rsidR="00540CC7">
        <w:rPr>
          <w:rFonts w:ascii="Times New Roman" w:hAnsi="Times New Roman" w:cs="Times New Roman"/>
          <w:sz w:val="24"/>
          <w:szCs w:val="24"/>
        </w:rPr>
        <w:t>Any contamination or deviation from flatness will result in fewer, weaker bonds, hence polishing and</w:t>
      </w:r>
      <w:r w:rsidR="00E8447B">
        <w:rPr>
          <w:rFonts w:ascii="Times New Roman" w:hAnsi="Times New Roman" w:cs="Times New Roman"/>
          <w:sz w:val="24"/>
          <w:szCs w:val="24"/>
        </w:rPr>
        <w:t xml:space="preserve"> cleaning are an imperative step in optically contacting two plates.</w:t>
      </w:r>
      <w:r w:rsidR="006369FF">
        <w:rPr>
          <w:rFonts w:ascii="Times New Roman" w:hAnsi="Times New Roman" w:cs="Times New Roman"/>
          <w:sz w:val="24"/>
          <w:szCs w:val="24"/>
        </w:rPr>
        <w:fldChar w:fldCharType="begin"/>
      </w:r>
      <w:r w:rsidR="006369FF">
        <w:rPr>
          <w:rFonts w:ascii="Times New Roman" w:hAnsi="Times New Roman" w:cs="Times New Roman"/>
          <w:sz w:val="24"/>
          <w:szCs w:val="24"/>
        </w:rPr>
        <w:instrText xml:space="preserve"> ADDIN ZOTERO_ITEM CSL_CITATION {"citationID":"KXgL9rHH","properties":{"formattedCitation":"\\super 1\\nosupersub{}","plainCitation":"1","noteIndex":0},"citationItems":[{"id":27,"uris":["http://zotero.org/users/6373042/items/T3Q87BEF"],"uri":["http://zotero.org/users/6373042/items/T3Q87BEF"],"itemData":{"id":27,"type":"article-journal","language":"en","page":"14","source":"Zotero","title":"OPTICAL CONTACTING FOR GRAVITY PROBE STAR TRACKER","author":[{"family":"Wright","given":"J J"},{"family":"Zissa","given":"D E"}]}}],"schema":"https://github.com/citation-style-language/schema/raw/master/csl-citation.json"} </w:instrText>
      </w:r>
      <w:r w:rsidR="006369FF">
        <w:rPr>
          <w:rFonts w:ascii="Times New Roman" w:hAnsi="Times New Roman" w:cs="Times New Roman"/>
          <w:sz w:val="24"/>
          <w:szCs w:val="24"/>
        </w:rPr>
        <w:fldChar w:fldCharType="separate"/>
      </w:r>
      <w:r w:rsidR="006369FF" w:rsidRPr="006369FF">
        <w:rPr>
          <w:rFonts w:ascii="Times New Roman" w:hAnsi="Times New Roman" w:cs="Times New Roman"/>
          <w:sz w:val="24"/>
          <w:szCs w:val="24"/>
          <w:vertAlign w:val="superscript"/>
        </w:rPr>
        <w:t>1</w:t>
      </w:r>
      <w:r w:rsidR="006369FF">
        <w:rPr>
          <w:rFonts w:ascii="Times New Roman" w:hAnsi="Times New Roman" w:cs="Times New Roman"/>
          <w:sz w:val="24"/>
          <w:szCs w:val="24"/>
        </w:rPr>
        <w:fldChar w:fldCharType="end"/>
      </w:r>
      <w:r w:rsidR="00C96FDC">
        <w:rPr>
          <w:rFonts w:ascii="Times New Roman" w:hAnsi="Times New Roman" w:cs="Times New Roman"/>
          <w:sz w:val="24"/>
          <w:szCs w:val="24"/>
        </w:rPr>
        <w:t xml:space="preserve"> </w:t>
      </w:r>
    </w:p>
    <w:p w14:paraId="11AD6664" w14:textId="271B4F7F" w:rsidR="00885625" w:rsidRDefault="00984FF4" w:rsidP="00095CD8">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When performed properly, the</w:t>
      </w:r>
      <w:r w:rsidR="00DE0DC3">
        <w:rPr>
          <w:rFonts w:ascii="Times New Roman" w:hAnsi="Times New Roman" w:cs="Times New Roman"/>
          <w:sz w:val="24"/>
          <w:szCs w:val="24"/>
        </w:rPr>
        <w:t xml:space="preserve"> bond </w:t>
      </w:r>
      <w:r>
        <w:rPr>
          <w:rFonts w:ascii="Times New Roman" w:hAnsi="Times New Roman" w:cs="Times New Roman"/>
          <w:sz w:val="24"/>
          <w:szCs w:val="24"/>
        </w:rPr>
        <w:t xml:space="preserve">between the two surfaces is strong enough to effectively turn them into one </w:t>
      </w:r>
      <w:r w:rsidR="00F801B9">
        <w:rPr>
          <w:rFonts w:ascii="Times New Roman" w:hAnsi="Times New Roman" w:cs="Times New Roman"/>
          <w:sz w:val="24"/>
          <w:szCs w:val="24"/>
        </w:rPr>
        <w:t>plate</w:t>
      </w:r>
      <w:r w:rsidR="00C60334">
        <w:rPr>
          <w:rFonts w:ascii="Times New Roman" w:hAnsi="Times New Roman" w:cs="Times New Roman"/>
          <w:sz w:val="24"/>
          <w:szCs w:val="24"/>
        </w:rPr>
        <w:t>.</w:t>
      </w:r>
      <w:r>
        <w:rPr>
          <w:rFonts w:ascii="Times New Roman" w:hAnsi="Times New Roman" w:cs="Times New Roman"/>
          <w:sz w:val="24"/>
          <w:szCs w:val="24"/>
        </w:rPr>
        <w:t xml:space="preserve"> </w:t>
      </w:r>
      <w:r w:rsidR="0010337E">
        <w:rPr>
          <w:rFonts w:ascii="Times New Roman" w:hAnsi="Times New Roman" w:cs="Times New Roman"/>
          <w:sz w:val="24"/>
          <w:szCs w:val="24"/>
        </w:rPr>
        <w:t xml:space="preserve">The </w:t>
      </w:r>
      <w:r w:rsidR="00C60334">
        <w:rPr>
          <w:rFonts w:ascii="Times New Roman" w:hAnsi="Times New Roman" w:cs="Times New Roman"/>
          <w:sz w:val="24"/>
          <w:szCs w:val="24"/>
        </w:rPr>
        <w:t xml:space="preserve">applied force is concentrated at the edge, so while pulling apart the two </w:t>
      </w:r>
      <w:r w:rsidR="00F801B9">
        <w:rPr>
          <w:rFonts w:ascii="Times New Roman" w:hAnsi="Times New Roman" w:cs="Times New Roman"/>
          <w:sz w:val="24"/>
          <w:szCs w:val="24"/>
        </w:rPr>
        <w:t>objects plates is difficult, it can be</w:t>
      </w:r>
      <w:r w:rsidR="00BA28A2">
        <w:rPr>
          <w:rFonts w:ascii="Times New Roman" w:hAnsi="Times New Roman" w:cs="Times New Roman"/>
          <w:sz w:val="24"/>
          <w:szCs w:val="24"/>
        </w:rPr>
        <w:t xml:space="preserve"> broken by wedging the plates apart at an edge or corner.</w:t>
      </w:r>
      <w:r w:rsidR="006369FF">
        <w:rPr>
          <w:rFonts w:ascii="Times New Roman" w:hAnsi="Times New Roman" w:cs="Times New Roman"/>
          <w:sz w:val="24"/>
          <w:szCs w:val="24"/>
        </w:rPr>
        <w:fldChar w:fldCharType="begin"/>
      </w:r>
      <w:r w:rsidR="006369FF">
        <w:rPr>
          <w:rFonts w:ascii="Times New Roman" w:hAnsi="Times New Roman" w:cs="Times New Roman"/>
          <w:sz w:val="24"/>
          <w:szCs w:val="24"/>
        </w:rPr>
        <w:instrText xml:space="preserve"> ADDIN ZOTERO_ITEM CSL_CITATION {"citationID":"owRV9riw","properties":{"formattedCitation":"\\super 2\\nosupersub{}","plainCitation":"2","noteIndex":0},"citationItems":[{"id":35,"uris":["http://zotero.org/users/6373042/items/SAIGPPBS"],"uri":["http://zotero.org/users/6373042/items/SAIGPPBS"],"itemData":{"id":35,"type":"article-journal","abstract":"WHEN two glass surfaces are put together without special precautions, they do not come into close contact, and their separate individuality is completely preserved. Yet this is not what might be expected. If the two glasses were really close, they would be equivalent to one piece, and no reflexion would be observable from the interface. Ordinarily this does not happen, because various agencies prevent the glasses coming close enough together. Thus particles of dust and traces of grease tend to do this, and moreover, ordinary surfaces, such as those of spectacle prisms, are not flat enough to come into close contact, except over a very limited area.","container-title":"Nature","DOI":"10.1038/139781a0","ISSN":"1476-4687","issue":"3523","language":"en","note":"number: 3523\npublisher: Nature Publishing Group","page":"781-783","source":"www.nature.com","title":"Optical Contact","volume":"139","author":[{"family":"Rayleigh","given":"Lord"}],"issued":{"date-parts":[["1937",5,1]]}}}],"schema":"https://github.com/citation-style-language/schema/raw/master/csl-citation.json"} </w:instrText>
      </w:r>
      <w:r w:rsidR="006369FF">
        <w:rPr>
          <w:rFonts w:ascii="Times New Roman" w:hAnsi="Times New Roman" w:cs="Times New Roman"/>
          <w:sz w:val="24"/>
          <w:szCs w:val="24"/>
        </w:rPr>
        <w:fldChar w:fldCharType="separate"/>
      </w:r>
      <w:r w:rsidR="006369FF" w:rsidRPr="006369FF">
        <w:rPr>
          <w:rFonts w:ascii="Times New Roman" w:hAnsi="Times New Roman" w:cs="Times New Roman"/>
          <w:sz w:val="24"/>
          <w:szCs w:val="24"/>
          <w:vertAlign w:val="superscript"/>
        </w:rPr>
        <w:t>2</w:t>
      </w:r>
      <w:r w:rsidR="006369FF">
        <w:rPr>
          <w:rFonts w:ascii="Times New Roman" w:hAnsi="Times New Roman" w:cs="Times New Roman"/>
          <w:sz w:val="24"/>
          <w:szCs w:val="24"/>
        </w:rPr>
        <w:fldChar w:fldCharType="end"/>
      </w:r>
      <w:r w:rsidR="00576427">
        <w:rPr>
          <w:rFonts w:ascii="Times New Roman" w:hAnsi="Times New Roman" w:cs="Times New Roman"/>
          <w:sz w:val="24"/>
          <w:szCs w:val="24"/>
        </w:rPr>
        <w:t xml:space="preserve"> </w:t>
      </w:r>
      <w:r w:rsidR="00711907">
        <w:rPr>
          <w:rFonts w:ascii="Times New Roman" w:hAnsi="Times New Roman" w:cs="Times New Roman"/>
          <w:sz w:val="24"/>
          <w:szCs w:val="24"/>
        </w:rPr>
        <w:t xml:space="preserve">The only way to </w:t>
      </w:r>
      <w:r w:rsidR="00C15C7A">
        <w:rPr>
          <w:rFonts w:ascii="Times New Roman" w:hAnsi="Times New Roman" w:cs="Times New Roman"/>
          <w:sz w:val="24"/>
          <w:szCs w:val="24"/>
        </w:rPr>
        <w:t>destroy this adhesion is through thermal stress, where unequal heating ca</w:t>
      </w:r>
      <w:r w:rsidR="00C96FDC">
        <w:rPr>
          <w:rFonts w:ascii="Times New Roman" w:hAnsi="Times New Roman" w:cs="Times New Roman"/>
          <w:sz w:val="24"/>
          <w:szCs w:val="24"/>
        </w:rPr>
        <w:t>use</w:t>
      </w:r>
      <w:r w:rsidR="002A3B71">
        <w:rPr>
          <w:rFonts w:ascii="Times New Roman" w:hAnsi="Times New Roman" w:cs="Times New Roman"/>
          <w:sz w:val="24"/>
          <w:szCs w:val="24"/>
        </w:rPr>
        <w:t>s</w:t>
      </w:r>
      <w:r w:rsidR="00C96FDC">
        <w:rPr>
          <w:rFonts w:ascii="Times New Roman" w:hAnsi="Times New Roman" w:cs="Times New Roman"/>
          <w:sz w:val="24"/>
          <w:szCs w:val="24"/>
        </w:rPr>
        <w:t xml:space="preserve"> thermal expansion </w:t>
      </w:r>
      <w:r w:rsidR="002A3B71">
        <w:rPr>
          <w:rFonts w:ascii="Times New Roman" w:hAnsi="Times New Roman" w:cs="Times New Roman"/>
          <w:sz w:val="24"/>
          <w:szCs w:val="24"/>
        </w:rPr>
        <w:t>to</w:t>
      </w:r>
      <w:r w:rsidR="00C96FDC">
        <w:rPr>
          <w:rFonts w:ascii="Times New Roman" w:hAnsi="Times New Roman" w:cs="Times New Roman"/>
          <w:sz w:val="24"/>
          <w:szCs w:val="24"/>
        </w:rPr>
        <w:t xml:space="preserve"> break the</w:t>
      </w:r>
      <w:r w:rsidR="002A3B71">
        <w:rPr>
          <w:rFonts w:ascii="Times New Roman" w:hAnsi="Times New Roman" w:cs="Times New Roman"/>
          <w:sz w:val="24"/>
          <w:szCs w:val="24"/>
        </w:rPr>
        <w:t xml:space="preserve"> close</w:t>
      </w:r>
      <w:r w:rsidR="00672936">
        <w:rPr>
          <w:rFonts w:ascii="Times New Roman" w:hAnsi="Times New Roman" w:cs="Times New Roman"/>
          <w:sz w:val="24"/>
          <w:szCs w:val="24"/>
        </w:rPr>
        <w:t>ness of the surfaces.</w:t>
      </w:r>
      <w:r w:rsidR="00F3447B">
        <w:rPr>
          <w:rFonts w:ascii="Times New Roman" w:hAnsi="Times New Roman" w:cs="Times New Roman"/>
          <w:sz w:val="24"/>
          <w:szCs w:val="24"/>
        </w:rPr>
        <w:fldChar w:fldCharType="begin"/>
      </w:r>
      <w:r w:rsidR="00F3447B">
        <w:rPr>
          <w:rFonts w:ascii="Times New Roman" w:hAnsi="Times New Roman" w:cs="Times New Roman"/>
          <w:sz w:val="24"/>
          <w:szCs w:val="24"/>
        </w:rPr>
        <w:instrText xml:space="preserve"> ADDIN ZOTERO_ITEM CSL_CITATION {"citationID":"YhG9wGn2","properties":{"formattedCitation":"\\super 3\\nosupersub{}","plainCitation":"3","noteIndex":0},"citationItems":[{"id":31,"uris":["http://zotero.org/users/6373042/items/2YRPB4U5"],"uri":["http://zotero.org/users/6373042/items/2YRPB4U5"],"itemData":{"id":31,"type":"paper-conference","DOI":"10.1117/12.514265","event":"Optical Systems Design","event-place":"St. Etienne, France","language":"en","page":"26","publisher-place":"St. Etienne, France","source":"DOI.org (Crossref)","title":"Optical contacting","URL":"http://proceedings.spiedigitallibrary.org/proceeding.aspx?doi=10.1117/12.514265","author":[{"family":"Ferme","given":"Jean-Jacques"}],"editor":[{"family":"Geyl","given":"Roland"},{"family":"Rimmer","given":"David"},{"family":"Wang","given":"Lingli"}],"accessed":{"date-parts":[["2022",2,22]]},"issued":{"date-parts":[["2004",2,26]]}}}],"schema":"https://github.com/citation-style-language/schema/raw/master/csl-citation.json"} </w:instrText>
      </w:r>
      <w:r w:rsidR="00F3447B">
        <w:rPr>
          <w:rFonts w:ascii="Times New Roman" w:hAnsi="Times New Roman" w:cs="Times New Roman"/>
          <w:sz w:val="24"/>
          <w:szCs w:val="24"/>
        </w:rPr>
        <w:fldChar w:fldCharType="separate"/>
      </w:r>
      <w:r w:rsidR="00F3447B" w:rsidRPr="00F3447B">
        <w:rPr>
          <w:rFonts w:ascii="Times New Roman" w:hAnsi="Times New Roman" w:cs="Times New Roman"/>
          <w:sz w:val="24"/>
          <w:szCs w:val="24"/>
          <w:vertAlign w:val="superscript"/>
        </w:rPr>
        <w:t>3</w:t>
      </w:r>
      <w:r w:rsidR="00F3447B">
        <w:rPr>
          <w:rFonts w:ascii="Times New Roman" w:hAnsi="Times New Roman" w:cs="Times New Roman"/>
          <w:sz w:val="24"/>
          <w:szCs w:val="24"/>
        </w:rPr>
        <w:fldChar w:fldCharType="end"/>
      </w:r>
      <w:r w:rsidR="00533505">
        <w:rPr>
          <w:rFonts w:ascii="Times New Roman" w:hAnsi="Times New Roman" w:cs="Times New Roman"/>
          <w:sz w:val="24"/>
          <w:szCs w:val="24"/>
        </w:rPr>
        <w:t xml:space="preserve"> The efficacy of the </w:t>
      </w:r>
      <w:r w:rsidR="00974A55">
        <w:rPr>
          <w:rFonts w:ascii="Times New Roman" w:hAnsi="Times New Roman" w:cs="Times New Roman"/>
          <w:sz w:val="24"/>
          <w:szCs w:val="24"/>
        </w:rPr>
        <w:t xml:space="preserve">bond can be tested </w:t>
      </w:r>
      <w:r w:rsidR="00C960AA">
        <w:rPr>
          <w:rFonts w:ascii="Times New Roman" w:hAnsi="Times New Roman" w:cs="Times New Roman"/>
          <w:sz w:val="24"/>
          <w:szCs w:val="24"/>
        </w:rPr>
        <w:t>by</w:t>
      </w:r>
      <w:r w:rsidR="00974A55">
        <w:rPr>
          <w:rFonts w:ascii="Times New Roman" w:hAnsi="Times New Roman" w:cs="Times New Roman"/>
          <w:sz w:val="24"/>
          <w:szCs w:val="24"/>
        </w:rPr>
        <w:t xml:space="preserve"> </w:t>
      </w:r>
      <w:r w:rsidR="00C960AA">
        <w:rPr>
          <w:rFonts w:ascii="Times New Roman" w:hAnsi="Times New Roman" w:cs="Times New Roman"/>
          <w:sz w:val="24"/>
          <w:szCs w:val="24"/>
        </w:rPr>
        <w:t xml:space="preserve">determining the tensile strength or </w:t>
      </w:r>
      <w:r w:rsidR="005C6BF0">
        <w:rPr>
          <w:rFonts w:ascii="Times New Roman" w:hAnsi="Times New Roman" w:cs="Times New Roman"/>
          <w:sz w:val="24"/>
          <w:szCs w:val="24"/>
        </w:rPr>
        <w:t>measuring heat flow.</w:t>
      </w:r>
      <w:r w:rsidR="005C6BF0">
        <w:rPr>
          <w:rFonts w:ascii="Times New Roman" w:hAnsi="Times New Roman" w:cs="Times New Roman"/>
          <w:sz w:val="24"/>
          <w:szCs w:val="24"/>
        </w:rPr>
        <w:fldChar w:fldCharType="begin"/>
      </w:r>
      <w:r w:rsidR="005C6BF0">
        <w:rPr>
          <w:rFonts w:ascii="Times New Roman" w:hAnsi="Times New Roman" w:cs="Times New Roman"/>
          <w:sz w:val="24"/>
          <w:szCs w:val="24"/>
        </w:rPr>
        <w:instrText xml:space="preserve"> ADDIN ZOTERO_ITEM CSL_CITATION {"citationID":"QpFzRGvH","properties":{"formattedCitation":"\\super 1,4\\nosupersub{}","plainCitation":"1,4","noteIndex":0},"citationItems":[{"id":27,"uris":["http://zotero.org/users/6373042/items/T3Q87BEF"],"uri":["http://zotero.org/users/6373042/items/T3Q87BEF"],"itemData":{"id":27,"type":"article-journal","language":"en","page":"14","source":"Zotero","title":"OPTICAL CONTACTING FOR GRAVITY PROBE STAR TRACKER","author":[{"family":"Wright","given":"J J"},{"family":"Zissa","given":"D E"}]}},{"id":33,"uris":["http://zotero.org/users/6373042/items/XHZHYDQY"],"uri":["http://zotero.org/users/6373042/items/XHZHYDQY"],"itemData":{"id":33,"type":"article-journal","language":"en","page":"14","source":"Zotero","title":"Final Report: In-Vacuum Heat Switch","author":[{"family":"Zawada","given":"Adele"}]}}],"schema":"https://github.com/citation-style-language/schema/raw/master/csl-citation.json"} </w:instrText>
      </w:r>
      <w:r w:rsidR="005C6BF0">
        <w:rPr>
          <w:rFonts w:ascii="Times New Roman" w:hAnsi="Times New Roman" w:cs="Times New Roman"/>
          <w:sz w:val="24"/>
          <w:szCs w:val="24"/>
        </w:rPr>
        <w:fldChar w:fldCharType="separate"/>
      </w:r>
      <w:r w:rsidR="005C6BF0" w:rsidRPr="005C6BF0">
        <w:rPr>
          <w:rFonts w:ascii="Times New Roman" w:hAnsi="Times New Roman" w:cs="Times New Roman"/>
          <w:sz w:val="24"/>
          <w:szCs w:val="24"/>
          <w:vertAlign w:val="superscript"/>
        </w:rPr>
        <w:t>1,4</w:t>
      </w:r>
      <w:r w:rsidR="005C6BF0">
        <w:rPr>
          <w:rFonts w:ascii="Times New Roman" w:hAnsi="Times New Roman" w:cs="Times New Roman"/>
          <w:sz w:val="24"/>
          <w:szCs w:val="24"/>
        </w:rPr>
        <w:fldChar w:fldCharType="end"/>
      </w:r>
    </w:p>
    <w:p w14:paraId="59B75C3E" w14:textId="2937D731" w:rsidR="00427E3C" w:rsidRDefault="00427E3C" w:rsidP="00427E3C">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Heat and pressure were shown to be important </w:t>
      </w:r>
      <w:r w:rsidR="008D0343">
        <w:rPr>
          <w:rFonts w:ascii="Times New Roman" w:hAnsi="Times New Roman" w:cs="Times New Roman"/>
          <w:sz w:val="24"/>
          <w:szCs w:val="24"/>
        </w:rPr>
        <w:t>in creating a good bond.</w:t>
      </w:r>
      <w:r w:rsidR="008D0343">
        <w:rPr>
          <w:rFonts w:ascii="Times New Roman" w:hAnsi="Times New Roman" w:cs="Times New Roman"/>
          <w:sz w:val="24"/>
          <w:szCs w:val="24"/>
        </w:rPr>
        <w:fldChar w:fldCharType="begin"/>
      </w:r>
      <w:r w:rsidR="008D0343">
        <w:rPr>
          <w:rFonts w:ascii="Times New Roman" w:hAnsi="Times New Roman" w:cs="Times New Roman"/>
          <w:sz w:val="24"/>
          <w:szCs w:val="24"/>
        </w:rPr>
        <w:instrText xml:space="preserve"> ADDIN ZOTERO_ITEM CSL_CITATION {"citationID":"Hp5oHaLt","properties":{"formattedCitation":"\\super 4\\nosupersub{}","plainCitation":"4","noteIndex":0},"citationItems":[{"id":33,"uris":["http://zotero.org/users/6373042/items/XHZHYDQY"],"uri":["http://zotero.org/users/6373042/items/XHZHYDQY"],"itemData":{"id":33,"type":"article-journal","language":"en","page":"14","source":"Zotero","title":"Final Report: In-Vacuum Heat Switch","author":[{"family":"Zawada","given":"Adele"}]}}],"schema":"https://github.com/citation-style-language/schema/raw/master/csl-citation.json"} </w:instrText>
      </w:r>
      <w:r w:rsidR="008D0343">
        <w:rPr>
          <w:rFonts w:ascii="Times New Roman" w:hAnsi="Times New Roman" w:cs="Times New Roman"/>
          <w:sz w:val="24"/>
          <w:szCs w:val="24"/>
        </w:rPr>
        <w:fldChar w:fldCharType="separate"/>
      </w:r>
      <w:r w:rsidR="008D0343" w:rsidRPr="008D0343">
        <w:rPr>
          <w:rFonts w:ascii="Times New Roman" w:hAnsi="Times New Roman" w:cs="Times New Roman"/>
          <w:sz w:val="24"/>
          <w:szCs w:val="24"/>
          <w:vertAlign w:val="superscript"/>
        </w:rPr>
        <w:t>4</w:t>
      </w:r>
      <w:r w:rsidR="008D034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0327E">
        <w:rPr>
          <w:rFonts w:ascii="Times New Roman" w:hAnsi="Times New Roman" w:cs="Times New Roman"/>
          <w:sz w:val="24"/>
          <w:szCs w:val="24"/>
        </w:rPr>
        <w:t xml:space="preserve">Optical contacting could theoretically occur between any two surfaces, but it is typically </w:t>
      </w:r>
      <w:r w:rsidR="00773856">
        <w:rPr>
          <w:rFonts w:ascii="Times New Roman" w:hAnsi="Times New Roman" w:cs="Times New Roman"/>
          <w:sz w:val="24"/>
          <w:szCs w:val="24"/>
        </w:rPr>
        <w:t>performed</w:t>
      </w:r>
      <w:r w:rsidR="0080327E">
        <w:rPr>
          <w:rFonts w:ascii="Times New Roman" w:hAnsi="Times New Roman" w:cs="Times New Roman"/>
          <w:sz w:val="24"/>
          <w:szCs w:val="24"/>
        </w:rPr>
        <w:t xml:space="preserve"> </w:t>
      </w:r>
      <w:r w:rsidR="00CB2D7A">
        <w:rPr>
          <w:rFonts w:ascii="Times New Roman" w:hAnsi="Times New Roman" w:cs="Times New Roman"/>
          <w:sz w:val="24"/>
          <w:szCs w:val="24"/>
        </w:rPr>
        <w:t>with</w:t>
      </w:r>
      <w:r w:rsidR="0080327E">
        <w:rPr>
          <w:rFonts w:ascii="Times New Roman" w:hAnsi="Times New Roman" w:cs="Times New Roman"/>
          <w:sz w:val="24"/>
          <w:szCs w:val="24"/>
        </w:rPr>
        <w:t xml:space="preserve"> </w:t>
      </w:r>
      <w:r w:rsidR="00D22214">
        <w:rPr>
          <w:rFonts w:ascii="Times New Roman" w:hAnsi="Times New Roman" w:cs="Times New Roman"/>
          <w:sz w:val="24"/>
          <w:szCs w:val="24"/>
        </w:rPr>
        <w:t>silicon</w:t>
      </w:r>
      <w:r w:rsidR="00D62978">
        <w:rPr>
          <w:rFonts w:ascii="Times New Roman" w:hAnsi="Times New Roman" w:cs="Times New Roman"/>
          <w:sz w:val="24"/>
          <w:szCs w:val="24"/>
        </w:rPr>
        <w:t xml:space="preserve"> or</w:t>
      </w:r>
      <w:r w:rsidR="00D22214">
        <w:rPr>
          <w:rFonts w:ascii="Times New Roman" w:hAnsi="Times New Roman" w:cs="Times New Roman"/>
          <w:sz w:val="24"/>
          <w:szCs w:val="24"/>
        </w:rPr>
        <w:t xml:space="preserve"> silicon-containing molecules</w:t>
      </w:r>
      <w:r w:rsidR="00D62978">
        <w:rPr>
          <w:rFonts w:ascii="Times New Roman" w:hAnsi="Times New Roman" w:cs="Times New Roman"/>
          <w:sz w:val="24"/>
          <w:szCs w:val="24"/>
        </w:rPr>
        <w:t xml:space="preserve"> due to</w:t>
      </w:r>
      <w:r w:rsidR="008D6364">
        <w:rPr>
          <w:rFonts w:ascii="Times New Roman" w:hAnsi="Times New Roman" w:cs="Times New Roman"/>
          <w:sz w:val="24"/>
          <w:szCs w:val="24"/>
        </w:rPr>
        <w:t xml:space="preserve"> its</w:t>
      </w:r>
      <w:r w:rsidR="00D62978">
        <w:rPr>
          <w:rFonts w:ascii="Times New Roman" w:hAnsi="Times New Roman" w:cs="Times New Roman"/>
          <w:sz w:val="24"/>
          <w:szCs w:val="24"/>
        </w:rPr>
        <w:t xml:space="preserve"> </w:t>
      </w:r>
      <w:r w:rsidR="000A363D">
        <w:rPr>
          <w:rFonts w:ascii="Times New Roman" w:hAnsi="Times New Roman" w:cs="Times New Roman"/>
          <w:sz w:val="24"/>
          <w:szCs w:val="24"/>
        </w:rPr>
        <w:t>weight and thermal properties</w:t>
      </w:r>
      <w:r w:rsidR="00D22214">
        <w:rPr>
          <w:rFonts w:ascii="Times New Roman" w:hAnsi="Times New Roman" w:cs="Times New Roman"/>
          <w:sz w:val="24"/>
          <w:szCs w:val="24"/>
        </w:rPr>
        <w:t>.</w:t>
      </w:r>
    </w:p>
    <w:p w14:paraId="447E5A64" w14:textId="77777777" w:rsidR="003421A2" w:rsidRPr="00C85A7B" w:rsidRDefault="003421A2" w:rsidP="003F5A2F">
      <w:pPr>
        <w:spacing w:after="0" w:line="360" w:lineRule="auto"/>
        <w:rPr>
          <w:rFonts w:ascii="Times New Roman" w:hAnsi="Times New Roman" w:cs="Times New Roman"/>
          <w:sz w:val="24"/>
          <w:szCs w:val="24"/>
        </w:rPr>
      </w:pPr>
    </w:p>
    <w:p w14:paraId="36094122" w14:textId="7F9D2303" w:rsidR="00E05D7A" w:rsidRDefault="00787DB5" w:rsidP="003F5A2F">
      <w:pPr>
        <w:spacing w:after="0" w:line="360" w:lineRule="auto"/>
        <w:rPr>
          <w:rFonts w:ascii="Times New Roman" w:hAnsi="Times New Roman" w:cs="Times New Roman"/>
          <w:b/>
          <w:bCs/>
          <w:sz w:val="24"/>
          <w:szCs w:val="24"/>
        </w:rPr>
      </w:pPr>
      <w:r w:rsidRPr="00C85A7B">
        <w:rPr>
          <w:rFonts w:ascii="Times New Roman" w:hAnsi="Times New Roman" w:cs="Times New Roman"/>
          <w:b/>
          <w:bCs/>
          <w:sz w:val="24"/>
          <w:szCs w:val="24"/>
        </w:rPr>
        <w:t>Motivation</w:t>
      </w:r>
    </w:p>
    <w:p w14:paraId="4A553023" w14:textId="4A8C8E7F" w:rsidR="007B6471" w:rsidRDefault="007B6471" w:rsidP="003F5A2F">
      <w:pPr>
        <w:spacing w:after="0" w:line="360" w:lineRule="auto"/>
        <w:rPr>
          <w:rFonts w:ascii="Times New Roman" w:hAnsi="Times New Roman" w:cs="Times New Roman"/>
          <w:sz w:val="24"/>
          <w:szCs w:val="24"/>
        </w:rPr>
      </w:pPr>
      <w:r>
        <w:rPr>
          <w:rFonts w:ascii="Times New Roman" w:hAnsi="Times New Roman" w:cs="Times New Roman"/>
          <w:b/>
          <w:bCs/>
          <w:sz w:val="24"/>
          <w:szCs w:val="24"/>
        </w:rPr>
        <w:lastRenderedPageBreak/>
        <w:tab/>
      </w:r>
      <w:r>
        <w:rPr>
          <w:rFonts w:ascii="Times New Roman" w:hAnsi="Times New Roman" w:cs="Times New Roman"/>
          <w:sz w:val="24"/>
          <w:szCs w:val="24"/>
        </w:rPr>
        <w:t xml:space="preserve">Optical contacting is a fairly unexplored field but </w:t>
      </w:r>
      <w:r w:rsidR="00561457">
        <w:rPr>
          <w:rFonts w:ascii="Times New Roman" w:hAnsi="Times New Roman" w:cs="Times New Roman"/>
          <w:sz w:val="24"/>
          <w:szCs w:val="24"/>
        </w:rPr>
        <w:t>has</w:t>
      </w:r>
      <w:r w:rsidR="000A5A6A">
        <w:rPr>
          <w:rFonts w:ascii="Times New Roman" w:hAnsi="Times New Roman" w:cs="Times New Roman"/>
          <w:sz w:val="24"/>
          <w:szCs w:val="24"/>
        </w:rPr>
        <w:t xml:space="preserve"> big uses </w:t>
      </w:r>
      <w:r w:rsidR="00C1416A">
        <w:rPr>
          <w:rFonts w:ascii="Times New Roman" w:hAnsi="Times New Roman" w:cs="Times New Roman"/>
          <w:sz w:val="24"/>
          <w:szCs w:val="24"/>
        </w:rPr>
        <w:t>in space</w:t>
      </w:r>
      <w:r w:rsidR="00C07A71">
        <w:rPr>
          <w:rFonts w:ascii="Times New Roman" w:hAnsi="Times New Roman" w:cs="Times New Roman"/>
          <w:sz w:val="24"/>
          <w:szCs w:val="24"/>
        </w:rPr>
        <w:t>, where strong, light bonds are a necessity.</w:t>
      </w:r>
      <w:r w:rsidR="00C62253">
        <w:rPr>
          <w:rFonts w:ascii="Times New Roman" w:hAnsi="Times New Roman" w:cs="Times New Roman"/>
          <w:sz w:val="24"/>
          <w:szCs w:val="24"/>
        </w:rPr>
        <w:t xml:space="preserve"> </w:t>
      </w:r>
      <w:r w:rsidR="00D93210">
        <w:rPr>
          <w:rFonts w:ascii="Times New Roman" w:hAnsi="Times New Roman" w:cs="Times New Roman"/>
          <w:sz w:val="24"/>
          <w:szCs w:val="24"/>
        </w:rPr>
        <w:t xml:space="preserve">Furthermore, the near perfect bond allows two pieces to </w:t>
      </w:r>
      <w:r w:rsidR="003F2FFE">
        <w:rPr>
          <w:rFonts w:ascii="Times New Roman" w:hAnsi="Times New Roman" w:cs="Times New Roman"/>
          <w:sz w:val="24"/>
          <w:szCs w:val="24"/>
        </w:rPr>
        <w:t>effectively be turned into one without the use of adhesives which risk failing due to having different chemical and</w:t>
      </w:r>
      <w:r w:rsidR="00CF0497">
        <w:rPr>
          <w:rFonts w:ascii="Times New Roman" w:hAnsi="Times New Roman" w:cs="Times New Roman"/>
          <w:sz w:val="24"/>
          <w:szCs w:val="24"/>
        </w:rPr>
        <w:t xml:space="preserve"> thermal properties. </w:t>
      </w:r>
      <w:r w:rsidR="00997931">
        <w:rPr>
          <w:rFonts w:ascii="Times New Roman" w:hAnsi="Times New Roman" w:cs="Times New Roman"/>
          <w:sz w:val="24"/>
          <w:szCs w:val="24"/>
        </w:rPr>
        <w:t>Silicon</w:t>
      </w:r>
      <w:r w:rsidR="00581FFE">
        <w:rPr>
          <w:rFonts w:ascii="Times New Roman" w:hAnsi="Times New Roman" w:cs="Times New Roman"/>
          <w:sz w:val="24"/>
          <w:szCs w:val="24"/>
        </w:rPr>
        <w:t>’s small thermal expansion coefficient makes it particularly useful</w:t>
      </w:r>
      <w:r w:rsidR="00FD2D03">
        <w:rPr>
          <w:rFonts w:ascii="Times New Roman" w:hAnsi="Times New Roman" w:cs="Times New Roman"/>
          <w:sz w:val="24"/>
          <w:szCs w:val="24"/>
        </w:rPr>
        <w:t xml:space="preserve"> for high sensitivity probes</w:t>
      </w:r>
      <w:r w:rsidR="00FD2D03">
        <w:rPr>
          <w:rFonts w:ascii="Times New Roman" w:hAnsi="Times New Roman" w:cs="Times New Roman"/>
          <w:sz w:val="24"/>
          <w:szCs w:val="24"/>
        </w:rPr>
        <w:fldChar w:fldCharType="begin"/>
      </w:r>
      <w:r w:rsidR="00FD2D03">
        <w:rPr>
          <w:rFonts w:ascii="Times New Roman" w:hAnsi="Times New Roman" w:cs="Times New Roman"/>
          <w:sz w:val="24"/>
          <w:szCs w:val="24"/>
        </w:rPr>
        <w:instrText xml:space="preserve"> ADDIN ZOTERO_ITEM CSL_CITATION {"citationID":"1PuJmHgE","properties":{"formattedCitation":"\\super 1\\nosupersub{}","plainCitation":"1","noteIndex":0},"citationItems":[{"id":27,"uris":["http://zotero.org/users/6373042/items/T3Q87BEF"],"uri":["http://zotero.org/users/6373042/items/T3Q87BEF"],"itemData":{"id":27,"type":"article-journal","language":"en","page":"14","source":"Zotero","title":"OPTICAL CONTACTING FOR GRAVITY PROBE STAR TRACKER","author":[{"family":"Wright","given":"J J"},{"family":"Zissa","given":"D E"}]}}],"schema":"https://github.com/citation-style-language/schema/raw/master/csl-citation.json"} </w:instrText>
      </w:r>
      <w:r w:rsidR="00FD2D03">
        <w:rPr>
          <w:rFonts w:ascii="Times New Roman" w:hAnsi="Times New Roman" w:cs="Times New Roman"/>
          <w:sz w:val="24"/>
          <w:szCs w:val="24"/>
        </w:rPr>
        <w:fldChar w:fldCharType="separate"/>
      </w:r>
      <w:r w:rsidR="00FD2D03" w:rsidRPr="00FD2D03">
        <w:rPr>
          <w:rFonts w:ascii="Times New Roman" w:hAnsi="Times New Roman" w:cs="Times New Roman"/>
          <w:sz w:val="24"/>
          <w:szCs w:val="24"/>
          <w:vertAlign w:val="superscript"/>
        </w:rPr>
        <w:t>1</w:t>
      </w:r>
      <w:r w:rsidR="00FD2D03">
        <w:rPr>
          <w:rFonts w:ascii="Times New Roman" w:hAnsi="Times New Roman" w:cs="Times New Roman"/>
          <w:sz w:val="24"/>
          <w:szCs w:val="24"/>
        </w:rPr>
        <w:fldChar w:fldCharType="end"/>
      </w:r>
      <w:r w:rsidR="00581FFE">
        <w:rPr>
          <w:rFonts w:ascii="Times New Roman" w:hAnsi="Times New Roman" w:cs="Times New Roman"/>
          <w:sz w:val="24"/>
          <w:szCs w:val="24"/>
        </w:rPr>
        <w:t xml:space="preserve"> </w:t>
      </w:r>
      <w:r w:rsidR="00FD2D03">
        <w:rPr>
          <w:rFonts w:ascii="Times New Roman" w:hAnsi="Times New Roman" w:cs="Times New Roman"/>
          <w:sz w:val="24"/>
          <w:szCs w:val="24"/>
        </w:rPr>
        <w:t>including</w:t>
      </w:r>
      <w:r w:rsidR="00A31324">
        <w:rPr>
          <w:rFonts w:ascii="Times New Roman" w:hAnsi="Times New Roman" w:cs="Times New Roman"/>
          <w:sz w:val="24"/>
          <w:szCs w:val="24"/>
        </w:rPr>
        <w:t xml:space="preserve"> gravitational wave detectors such as LISA and</w:t>
      </w:r>
      <w:r w:rsidR="00FD2D03">
        <w:rPr>
          <w:rFonts w:ascii="Times New Roman" w:hAnsi="Times New Roman" w:cs="Times New Roman"/>
          <w:sz w:val="24"/>
          <w:szCs w:val="24"/>
        </w:rPr>
        <w:t xml:space="preserve"> the</w:t>
      </w:r>
      <w:r w:rsidR="00A31324">
        <w:rPr>
          <w:rFonts w:ascii="Times New Roman" w:hAnsi="Times New Roman" w:cs="Times New Roman"/>
          <w:sz w:val="24"/>
          <w:szCs w:val="24"/>
        </w:rPr>
        <w:t xml:space="preserve"> LIGO Voyager.</w:t>
      </w:r>
    </w:p>
    <w:p w14:paraId="566D0086" w14:textId="188E72E1" w:rsidR="00211F9C" w:rsidRPr="007B6471" w:rsidRDefault="00211F9C" w:rsidP="003F5A2F">
      <w:pPr>
        <w:spacing w:after="0" w:line="360" w:lineRule="auto"/>
        <w:rPr>
          <w:rFonts w:ascii="Times New Roman" w:hAnsi="Times New Roman" w:cs="Times New Roman"/>
          <w:sz w:val="24"/>
          <w:szCs w:val="24"/>
        </w:rPr>
      </w:pPr>
      <w:r>
        <w:rPr>
          <w:rFonts w:ascii="Times New Roman" w:hAnsi="Times New Roman" w:cs="Times New Roman"/>
          <w:sz w:val="24"/>
          <w:szCs w:val="24"/>
        </w:rPr>
        <w:tab/>
        <w:t>However, before</w:t>
      </w:r>
      <w:r w:rsidR="00F85074">
        <w:rPr>
          <w:rFonts w:ascii="Times New Roman" w:hAnsi="Times New Roman" w:cs="Times New Roman"/>
          <w:sz w:val="24"/>
          <w:szCs w:val="24"/>
        </w:rPr>
        <w:t xml:space="preserve"> optical contacting can be of use, it needs to be studied further. The aim of my research to explore</w:t>
      </w:r>
      <w:r w:rsidR="00136A56">
        <w:rPr>
          <w:rFonts w:ascii="Times New Roman" w:hAnsi="Times New Roman" w:cs="Times New Roman"/>
          <w:sz w:val="24"/>
          <w:szCs w:val="24"/>
        </w:rPr>
        <w:t xml:space="preserve"> methods of optimizing optical contacting </w:t>
      </w:r>
      <w:r w:rsidR="00B225FA">
        <w:rPr>
          <w:rFonts w:ascii="Times New Roman" w:hAnsi="Times New Roman" w:cs="Times New Roman"/>
          <w:sz w:val="24"/>
          <w:szCs w:val="24"/>
        </w:rPr>
        <w:t xml:space="preserve">to produce a consistently strong bond. </w:t>
      </w:r>
      <w:r w:rsidR="00785D2C">
        <w:rPr>
          <w:rFonts w:ascii="Times New Roman" w:hAnsi="Times New Roman" w:cs="Times New Roman"/>
          <w:sz w:val="24"/>
          <w:szCs w:val="24"/>
        </w:rPr>
        <w:t xml:space="preserve">This includes </w:t>
      </w:r>
      <w:r w:rsidR="00385DD5">
        <w:rPr>
          <w:rFonts w:ascii="Times New Roman" w:hAnsi="Times New Roman" w:cs="Times New Roman"/>
          <w:sz w:val="24"/>
          <w:szCs w:val="24"/>
        </w:rPr>
        <w:t>refining previous work which indicated that</w:t>
      </w:r>
      <w:r w:rsidR="00803DA8">
        <w:rPr>
          <w:rFonts w:ascii="Times New Roman" w:hAnsi="Times New Roman" w:cs="Times New Roman"/>
          <w:sz w:val="24"/>
          <w:szCs w:val="24"/>
        </w:rPr>
        <w:t xml:space="preserve"> heat and pressure were instrumental in good bonds. If </w:t>
      </w:r>
      <w:r w:rsidR="009F3BD4">
        <w:rPr>
          <w:rFonts w:ascii="Times New Roman" w:hAnsi="Times New Roman" w:cs="Times New Roman"/>
          <w:sz w:val="24"/>
          <w:szCs w:val="24"/>
        </w:rPr>
        <w:t xml:space="preserve">I </w:t>
      </w:r>
      <w:r w:rsidR="00D06C13">
        <w:rPr>
          <w:rFonts w:ascii="Times New Roman" w:hAnsi="Times New Roman" w:cs="Times New Roman"/>
          <w:sz w:val="24"/>
          <w:szCs w:val="24"/>
        </w:rPr>
        <w:t>can</w:t>
      </w:r>
      <w:r w:rsidR="009F3BD4">
        <w:rPr>
          <w:rFonts w:ascii="Times New Roman" w:hAnsi="Times New Roman" w:cs="Times New Roman"/>
          <w:sz w:val="24"/>
          <w:szCs w:val="24"/>
        </w:rPr>
        <w:t xml:space="preserve"> produce sufficiently strong bonds, I will proceed to working on their application </w:t>
      </w:r>
      <w:r w:rsidR="00D06C13">
        <w:rPr>
          <w:rFonts w:ascii="Times New Roman" w:hAnsi="Times New Roman" w:cs="Times New Roman"/>
          <w:sz w:val="24"/>
          <w:szCs w:val="24"/>
        </w:rPr>
        <w:t>in the LIGO Voyager.</w:t>
      </w:r>
    </w:p>
    <w:p w14:paraId="7A995EB6" w14:textId="77777777" w:rsidR="00940F67" w:rsidRPr="00C85A7B" w:rsidRDefault="00940F67" w:rsidP="00233670">
      <w:pPr>
        <w:spacing w:after="0" w:line="360" w:lineRule="auto"/>
        <w:rPr>
          <w:rFonts w:ascii="Times New Roman" w:hAnsi="Times New Roman" w:cs="Times New Roman"/>
          <w:sz w:val="24"/>
          <w:szCs w:val="24"/>
        </w:rPr>
      </w:pPr>
    </w:p>
    <w:p w14:paraId="3A8D9472" w14:textId="4CF3EA46" w:rsidR="00787DB5" w:rsidRPr="00C85A7B" w:rsidRDefault="00787DB5" w:rsidP="003F5A2F">
      <w:pPr>
        <w:spacing w:after="0" w:line="360" w:lineRule="auto"/>
        <w:rPr>
          <w:rFonts w:ascii="Times New Roman" w:hAnsi="Times New Roman" w:cs="Times New Roman"/>
          <w:sz w:val="24"/>
          <w:szCs w:val="24"/>
        </w:rPr>
      </w:pPr>
      <w:r w:rsidRPr="00C85A7B">
        <w:rPr>
          <w:rFonts w:ascii="Times New Roman" w:hAnsi="Times New Roman" w:cs="Times New Roman"/>
          <w:b/>
          <w:bCs/>
          <w:sz w:val="24"/>
          <w:szCs w:val="24"/>
        </w:rPr>
        <w:t>Approach</w:t>
      </w:r>
    </w:p>
    <w:p w14:paraId="22804BDA" w14:textId="61129630" w:rsidR="003421A2" w:rsidRPr="00C85A7B" w:rsidRDefault="00785D2C" w:rsidP="003F5A2F">
      <w:pPr>
        <w:spacing w:after="0" w:line="360" w:lineRule="auto"/>
        <w:rPr>
          <w:rFonts w:ascii="Times New Roman" w:hAnsi="Times New Roman" w:cs="Times New Roman"/>
          <w:sz w:val="24"/>
          <w:szCs w:val="24"/>
        </w:rPr>
      </w:pPr>
      <w:r>
        <w:rPr>
          <w:rFonts w:ascii="Times New Roman" w:hAnsi="Times New Roman" w:cs="Times New Roman"/>
          <w:sz w:val="24"/>
          <w:szCs w:val="24"/>
        </w:rPr>
        <w:tab/>
      </w:r>
      <w:r w:rsidR="00D817CB">
        <w:rPr>
          <w:rFonts w:ascii="Times New Roman" w:hAnsi="Times New Roman" w:cs="Times New Roman"/>
          <w:sz w:val="24"/>
          <w:szCs w:val="24"/>
        </w:rPr>
        <w:t xml:space="preserve">I will </w:t>
      </w:r>
      <w:r w:rsidR="003A7484">
        <w:rPr>
          <w:rFonts w:ascii="Times New Roman" w:hAnsi="Times New Roman" w:cs="Times New Roman"/>
          <w:sz w:val="24"/>
          <w:szCs w:val="24"/>
        </w:rPr>
        <w:t>create</w:t>
      </w:r>
      <w:r w:rsidR="004033B7">
        <w:rPr>
          <w:rFonts w:ascii="Times New Roman" w:hAnsi="Times New Roman" w:cs="Times New Roman"/>
          <w:sz w:val="24"/>
          <w:szCs w:val="24"/>
        </w:rPr>
        <w:t xml:space="preserve"> </w:t>
      </w:r>
      <w:r w:rsidR="00FD0A2F">
        <w:rPr>
          <w:rFonts w:ascii="Times New Roman" w:hAnsi="Times New Roman" w:cs="Times New Roman"/>
          <w:sz w:val="24"/>
          <w:szCs w:val="24"/>
        </w:rPr>
        <w:t>smooth silicon surface</w:t>
      </w:r>
      <w:r w:rsidR="00E72C79">
        <w:rPr>
          <w:rFonts w:ascii="Times New Roman" w:hAnsi="Times New Roman" w:cs="Times New Roman"/>
          <w:sz w:val="24"/>
          <w:szCs w:val="24"/>
        </w:rPr>
        <w:t xml:space="preserve"> then optically bond it in a sterile environment. Once a bond has been achieved, I will test the strength then repeat the process based on the gained insights. </w:t>
      </w:r>
    </w:p>
    <w:p w14:paraId="0F3A96C8" w14:textId="77777777" w:rsidR="00940F67" w:rsidRPr="00C85A7B" w:rsidRDefault="00940F67" w:rsidP="003F5A2F">
      <w:pPr>
        <w:spacing w:after="0" w:line="360" w:lineRule="auto"/>
        <w:rPr>
          <w:rFonts w:ascii="Times New Roman" w:hAnsi="Times New Roman" w:cs="Times New Roman"/>
          <w:sz w:val="24"/>
          <w:szCs w:val="24"/>
        </w:rPr>
      </w:pPr>
    </w:p>
    <w:p w14:paraId="2E63315F" w14:textId="6C2E9E69" w:rsidR="00A9524B" w:rsidRPr="00CA3643" w:rsidRDefault="00787DB5" w:rsidP="003F5A2F">
      <w:pPr>
        <w:spacing w:after="0" w:line="360" w:lineRule="auto"/>
        <w:rPr>
          <w:rFonts w:ascii="Times New Roman" w:hAnsi="Times New Roman" w:cs="Times New Roman"/>
          <w:sz w:val="24"/>
          <w:szCs w:val="24"/>
        </w:rPr>
      </w:pPr>
      <w:r w:rsidRPr="00C85A7B">
        <w:rPr>
          <w:rFonts w:ascii="Times New Roman" w:hAnsi="Times New Roman" w:cs="Times New Roman"/>
          <w:b/>
          <w:bCs/>
          <w:sz w:val="24"/>
          <w:szCs w:val="24"/>
        </w:rPr>
        <w:t>Proposed Work</w:t>
      </w:r>
      <w:r w:rsidR="00C019D2" w:rsidRPr="00C85A7B">
        <w:rPr>
          <w:rFonts w:ascii="Times New Roman" w:hAnsi="Times New Roman" w:cs="Times New Roman"/>
          <w:sz w:val="24"/>
          <w:szCs w:val="24"/>
        </w:rPr>
        <w:br/>
      </w:r>
      <w:r w:rsidR="00C019D2" w:rsidRPr="00CA3643">
        <w:rPr>
          <w:rFonts w:ascii="Times New Roman" w:hAnsi="Times New Roman" w:cs="Times New Roman"/>
          <w:sz w:val="24"/>
          <w:szCs w:val="24"/>
        </w:rPr>
        <w:t xml:space="preserve">Week 1 – 2: Training and familiarization with </w:t>
      </w:r>
      <w:r w:rsidR="00CA3643" w:rsidRPr="00CA3643">
        <w:rPr>
          <w:rFonts w:ascii="Times New Roman" w:hAnsi="Times New Roman" w:cs="Times New Roman"/>
          <w:sz w:val="24"/>
          <w:szCs w:val="24"/>
        </w:rPr>
        <w:t>fabrication and preparation of silicon surfaces</w:t>
      </w:r>
      <w:r w:rsidR="00A9524B" w:rsidRPr="00CA3643">
        <w:rPr>
          <w:rFonts w:ascii="Times New Roman" w:hAnsi="Times New Roman" w:cs="Times New Roman"/>
          <w:sz w:val="24"/>
          <w:szCs w:val="24"/>
        </w:rPr>
        <w:t>.</w:t>
      </w:r>
    </w:p>
    <w:p w14:paraId="3019860A" w14:textId="59FE28EB" w:rsidR="00A9524B" w:rsidRPr="00CA3643" w:rsidRDefault="00A9524B" w:rsidP="003F5A2F">
      <w:pPr>
        <w:spacing w:after="0" w:line="360" w:lineRule="auto"/>
        <w:rPr>
          <w:rFonts w:ascii="Times New Roman" w:hAnsi="Times New Roman" w:cs="Times New Roman"/>
          <w:sz w:val="24"/>
          <w:szCs w:val="24"/>
        </w:rPr>
      </w:pPr>
      <w:r w:rsidRPr="00CA3643">
        <w:rPr>
          <w:rFonts w:ascii="Times New Roman" w:hAnsi="Times New Roman" w:cs="Times New Roman"/>
          <w:sz w:val="24"/>
          <w:szCs w:val="24"/>
        </w:rPr>
        <w:lastRenderedPageBreak/>
        <w:t xml:space="preserve">Week 3 – 4: Attempting </w:t>
      </w:r>
      <w:r w:rsidR="00D967F9">
        <w:rPr>
          <w:rFonts w:ascii="Times New Roman" w:hAnsi="Times New Roman" w:cs="Times New Roman"/>
          <w:sz w:val="24"/>
          <w:szCs w:val="24"/>
        </w:rPr>
        <w:t xml:space="preserve">to </w:t>
      </w:r>
      <w:r w:rsidR="00FD32E3">
        <w:rPr>
          <w:rFonts w:ascii="Times New Roman" w:hAnsi="Times New Roman" w:cs="Times New Roman"/>
          <w:sz w:val="24"/>
          <w:szCs w:val="24"/>
        </w:rPr>
        <w:t>achieve optical contact.</w:t>
      </w:r>
    </w:p>
    <w:p w14:paraId="241BF2C9" w14:textId="11074C95" w:rsidR="00FA6722" w:rsidRPr="00CA3643" w:rsidRDefault="00A9524B" w:rsidP="003F5A2F">
      <w:pPr>
        <w:spacing w:after="0" w:line="360" w:lineRule="auto"/>
        <w:rPr>
          <w:rFonts w:ascii="Times New Roman" w:hAnsi="Times New Roman" w:cs="Times New Roman"/>
          <w:sz w:val="24"/>
          <w:szCs w:val="24"/>
        </w:rPr>
      </w:pPr>
      <w:r w:rsidRPr="00CA3643">
        <w:rPr>
          <w:rFonts w:ascii="Times New Roman" w:hAnsi="Times New Roman" w:cs="Times New Roman"/>
          <w:sz w:val="24"/>
          <w:szCs w:val="24"/>
        </w:rPr>
        <w:t xml:space="preserve">Week </w:t>
      </w:r>
      <w:r w:rsidR="004A02F9" w:rsidRPr="00CA3643">
        <w:rPr>
          <w:rFonts w:ascii="Times New Roman" w:hAnsi="Times New Roman" w:cs="Times New Roman"/>
          <w:sz w:val="24"/>
          <w:szCs w:val="24"/>
        </w:rPr>
        <w:t xml:space="preserve">5 – 6: </w:t>
      </w:r>
      <w:r w:rsidR="00D06C13">
        <w:rPr>
          <w:rFonts w:ascii="Times New Roman" w:hAnsi="Times New Roman" w:cs="Times New Roman"/>
          <w:sz w:val="24"/>
          <w:szCs w:val="24"/>
        </w:rPr>
        <w:t>Testing different bond methods, including controlling heat and pressure.</w:t>
      </w:r>
    </w:p>
    <w:p w14:paraId="255AD151" w14:textId="64F08916" w:rsidR="00C019D2" w:rsidRPr="00C85A7B" w:rsidRDefault="00FA6722" w:rsidP="003F5A2F">
      <w:pPr>
        <w:spacing w:after="0" w:line="360" w:lineRule="auto"/>
        <w:rPr>
          <w:rFonts w:ascii="Times New Roman" w:hAnsi="Times New Roman" w:cs="Times New Roman"/>
          <w:sz w:val="24"/>
          <w:szCs w:val="24"/>
        </w:rPr>
      </w:pPr>
      <w:r w:rsidRPr="00CA3643">
        <w:rPr>
          <w:rFonts w:ascii="Times New Roman" w:hAnsi="Times New Roman" w:cs="Times New Roman"/>
          <w:sz w:val="24"/>
          <w:szCs w:val="24"/>
        </w:rPr>
        <w:t>Week 7</w:t>
      </w:r>
      <w:r w:rsidR="00997DAA" w:rsidRPr="00CA3643">
        <w:rPr>
          <w:rFonts w:ascii="Times New Roman" w:hAnsi="Times New Roman" w:cs="Times New Roman"/>
          <w:sz w:val="24"/>
          <w:szCs w:val="24"/>
        </w:rPr>
        <w:t xml:space="preserve"> – 10</w:t>
      </w:r>
      <w:r w:rsidRPr="00CA3643">
        <w:rPr>
          <w:rFonts w:ascii="Times New Roman" w:hAnsi="Times New Roman" w:cs="Times New Roman"/>
          <w:sz w:val="24"/>
          <w:szCs w:val="24"/>
        </w:rPr>
        <w:t xml:space="preserve">: </w:t>
      </w:r>
      <w:r w:rsidR="00D06C13">
        <w:rPr>
          <w:rFonts w:ascii="Times New Roman" w:hAnsi="Times New Roman" w:cs="Times New Roman"/>
          <w:sz w:val="24"/>
          <w:szCs w:val="24"/>
        </w:rPr>
        <w:t xml:space="preserve">Measuring </w:t>
      </w:r>
      <w:r w:rsidR="00FD32E3">
        <w:rPr>
          <w:rFonts w:ascii="Times New Roman" w:hAnsi="Times New Roman" w:cs="Times New Roman"/>
          <w:sz w:val="24"/>
          <w:szCs w:val="24"/>
        </w:rPr>
        <w:t>the success</w:t>
      </w:r>
      <w:r w:rsidR="00D06C13">
        <w:rPr>
          <w:rFonts w:ascii="Times New Roman" w:hAnsi="Times New Roman" w:cs="Times New Roman"/>
          <w:sz w:val="24"/>
          <w:szCs w:val="24"/>
        </w:rPr>
        <w:t xml:space="preserve"> of bonds and further refining </w:t>
      </w:r>
      <w:r w:rsidR="00FD32E3">
        <w:rPr>
          <w:rFonts w:ascii="Times New Roman" w:hAnsi="Times New Roman" w:cs="Times New Roman"/>
          <w:sz w:val="24"/>
          <w:szCs w:val="24"/>
        </w:rPr>
        <w:t>methods to improve their strength.</w:t>
      </w:r>
    </w:p>
    <w:p w14:paraId="7D7575B3" w14:textId="77777777" w:rsidR="003421A2" w:rsidRPr="00C85A7B" w:rsidRDefault="003421A2" w:rsidP="003F5A2F">
      <w:pPr>
        <w:spacing w:after="0" w:line="360" w:lineRule="auto"/>
        <w:rPr>
          <w:rFonts w:ascii="Times New Roman" w:hAnsi="Times New Roman" w:cs="Times New Roman"/>
          <w:sz w:val="24"/>
          <w:szCs w:val="24"/>
        </w:rPr>
      </w:pPr>
    </w:p>
    <w:p w14:paraId="7B6A8112" w14:textId="4540BBD8" w:rsidR="00E05D7A" w:rsidRPr="00C85A7B" w:rsidRDefault="00787DB5" w:rsidP="003F5A2F">
      <w:pPr>
        <w:spacing w:after="0" w:line="360" w:lineRule="auto"/>
        <w:rPr>
          <w:rFonts w:ascii="Times New Roman" w:hAnsi="Times New Roman" w:cs="Times New Roman"/>
          <w:b/>
          <w:bCs/>
          <w:sz w:val="24"/>
          <w:szCs w:val="24"/>
        </w:rPr>
      </w:pPr>
      <w:r w:rsidRPr="00C85A7B">
        <w:rPr>
          <w:rFonts w:ascii="Times New Roman" w:hAnsi="Times New Roman" w:cs="Times New Roman"/>
          <w:b/>
          <w:bCs/>
          <w:sz w:val="24"/>
          <w:szCs w:val="24"/>
        </w:rPr>
        <w:t>Summary</w:t>
      </w:r>
    </w:p>
    <w:p w14:paraId="5F731D91" w14:textId="581C0186" w:rsidR="00A17938" w:rsidRPr="00C85A7B" w:rsidRDefault="006D49B1" w:rsidP="002F7A90">
      <w:pPr>
        <w:spacing w:after="0"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rough optical </w:t>
      </w:r>
      <w:r w:rsidR="002F7A90">
        <w:rPr>
          <w:rFonts w:ascii="Times New Roman" w:hAnsi="Times New Roman" w:cs="Times New Roman"/>
          <w:sz w:val="24"/>
          <w:szCs w:val="24"/>
        </w:rPr>
        <w:t>contacting</w:t>
      </w:r>
      <w:r>
        <w:rPr>
          <w:rFonts w:ascii="Times New Roman" w:hAnsi="Times New Roman" w:cs="Times New Roman"/>
          <w:sz w:val="24"/>
          <w:szCs w:val="24"/>
        </w:rPr>
        <w:t xml:space="preserve">, silicon surfaces can be adhered </w:t>
      </w:r>
      <w:r w:rsidR="002F7A90">
        <w:rPr>
          <w:rFonts w:ascii="Times New Roman" w:hAnsi="Times New Roman" w:cs="Times New Roman"/>
          <w:sz w:val="24"/>
          <w:szCs w:val="24"/>
        </w:rPr>
        <w:t>into a single object which, if optimized, could prove useful for the LIGO Voyager.</w:t>
      </w:r>
    </w:p>
    <w:p w14:paraId="2CFC9E29" w14:textId="4EE6314F" w:rsidR="004B738E" w:rsidRDefault="004B738E" w:rsidP="003F5A2F">
      <w:pPr>
        <w:spacing w:after="0" w:line="360" w:lineRule="auto"/>
        <w:rPr>
          <w:rFonts w:ascii="Times New Roman" w:hAnsi="Times New Roman" w:cs="Times New Roman"/>
          <w:sz w:val="24"/>
          <w:szCs w:val="24"/>
        </w:rPr>
      </w:pPr>
    </w:p>
    <w:p w14:paraId="6FFE906B" w14:textId="3CBC2721" w:rsidR="00687F29" w:rsidRDefault="00687F29" w:rsidP="003F5A2F">
      <w:pPr>
        <w:spacing w:after="0" w:line="360" w:lineRule="auto"/>
        <w:rPr>
          <w:rFonts w:ascii="Times New Roman" w:hAnsi="Times New Roman" w:cs="Times New Roman"/>
          <w:sz w:val="24"/>
          <w:szCs w:val="24"/>
        </w:rPr>
      </w:pPr>
      <w:r w:rsidRPr="00C85A7B">
        <w:rPr>
          <w:rFonts w:ascii="Times New Roman" w:hAnsi="Times New Roman" w:cs="Times New Roman"/>
          <w:b/>
          <w:bCs/>
          <w:sz w:val="24"/>
          <w:szCs w:val="24"/>
        </w:rPr>
        <w:t>References</w:t>
      </w:r>
    </w:p>
    <w:p w14:paraId="673A301F" w14:textId="77777777" w:rsidR="00FD2D03" w:rsidRPr="00FD2D03" w:rsidRDefault="00687F29" w:rsidP="00FD2D0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FD2D03" w:rsidRPr="00FD2D03">
        <w:rPr>
          <w:rFonts w:ascii="Times New Roman" w:hAnsi="Times New Roman" w:cs="Times New Roman"/>
          <w:sz w:val="24"/>
        </w:rPr>
        <w:t>1.</w:t>
      </w:r>
      <w:r w:rsidR="00FD2D03" w:rsidRPr="00FD2D03">
        <w:rPr>
          <w:rFonts w:ascii="Times New Roman" w:hAnsi="Times New Roman" w:cs="Times New Roman"/>
          <w:sz w:val="24"/>
        </w:rPr>
        <w:tab/>
        <w:t>Wright, J. J. &amp; Zissa, D. E. OPTICAL CONTACTING FOR GRAVITY PROBE STAR TRACKER. 14.</w:t>
      </w:r>
    </w:p>
    <w:p w14:paraId="3E54F732" w14:textId="77777777" w:rsidR="00FD2D03" w:rsidRPr="00FD2D03" w:rsidRDefault="00FD2D03" w:rsidP="00FD2D03">
      <w:pPr>
        <w:pStyle w:val="Bibliography"/>
        <w:rPr>
          <w:rFonts w:ascii="Times New Roman" w:hAnsi="Times New Roman" w:cs="Times New Roman"/>
          <w:sz w:val="24"/>
        </w:rPr>
      </w:pPr>
      <w:r w:rsidRPr="00FD2D03">
        <w:rPr>
          <w:rFonts w:ascii="Times New Roman" w:hAnsi="Times New Roman" w:cs="Times New Roman"/>
          <w:sz w:val="24"/>
        </w:rPr>
        <w:t>2.</w:t>
      </w:r>
      <w:r w:rsidRPr="00FD2D03">
        <w:rPr>
          <w:rFonts w:ascii="Times New Roman" w:hAnsi="Times New Roman" w:cs="Times New Roman"/>
          <w:sz w:val="24"/>
        </w:rPr>
        <w:tab/>
        <w:t xml:space="preserve">Rayleigh, Lord. Optical Contact. </w:t>
      </w:r>
      <w:r w:rsidRPr="00FD2D03">
        <w:rPr>
          <w:rFonts w:ascii="Times New Roman" w:hAnsi="Times New Roman" w:cs="Times New Roman"/>
          <w:i/>
          <w:iCs/>
          <w:sz w:val="24"/>
        </w:rPr>
        <w:t>Nature</w:t>
      </w:r>
      <w:r w:rsidRPr="00FD2D03">
        <w:rPr>
          <w:rFonts w:ascii="Times New Roman" w:hAnsi="Times New Roman" w:cs="Times New Roman"/>
          <w:sz w:val="24"/>
        </w:rPr>
        <w:t xml:space="preserve"> </w:t>
      </w:r>
      <w:r w:rsidRPr="00FD2D03">
        <w:rPr>
          <w:rFonts w:ascii="Times New Roman" w:hAnsi="Times New Roman" w:cs="Times New Roman"/>
          <w:b/>
          <w:bCs/>
          <w:sz w:val="24"/>
        </w:rPr>
        <w:t>139</w:t>
      </w:r>
      <w:r w:rsidRPr="00FD2D03">
        <w:rPr>
          <w:rFonts w:ascii="Times New Roman" w:hAnsi="Times New Roman" w:cs="Times New Roman"/>
          <w:sz w:val="24"/>
        </w:rPr>
        <w:t>, 781–783 (1937).</w:t>
      </w:r>
    </w:p>
    <w:p w14:paraId="5C9BFC26" w14:textId="77777777" w:rsidR="00FD2D03" w:rsidRPr="00FD2D03" w:rsidRDefault="00FD2D03" w:rsidP="00FD2D03">
      <w:pPr>
        <w:pStyle w:val="Bibliography"/>
        <w:rPr>
          <w:rFonts w:ascii="Times New Roman" w:hAnsi="Times New Roman" w:cs="Times New Roman"/>
          <w:sz w:val="24"/>
        </w:rPr>
      </w:pPr>
      <w:r w:rsidRPr="00FD2D03">
        <w:rPr>
          <w:rFonts w:ascii="Times New Roman" w:hAnsi="Times New Roman" w:cs="Times New Roman"/>
          <w:sz w:val="24"/>
        </w:rPr>
        <w:t>3.</w:t>
      </w:r>
      <w:r w:rsidRPr="00FD2D03">
        <w:rPr>
          <w:rFonts w:ascii="Times New Roman" w:hAnsi="Times New Roman" w:cs="Times New Roman"/>
          <w:sz w:val="24"/>
        </w:rPr>
        <w:tab/>
        <w:t>Ferme, J.-J. Optical contacting. in (eds. Geyl, R., Rimmer, D. &amp; Wang, L.) 26 (2004). doi:10.1117/12.514265.</w:t>
      </w:r>
    </w:p>
    <w:p w14:paraId="6725267A" w14:textId="77777777" w:rsidR="00FD2D03" w:rsidRPr="00FD2D03" w:rsidRDefault="00FD2D03" w:rsidP="00FD2D03">
      <w:pPr>
        <w:pStyle w:val="Bibliography"/>
        <w:rPr>
          <w:rFonts w:ascii="Times New Roman" w:hAnsi="Times New Roman" w:cs="Times New Roman"/>
          <w:sz w:val="24"/>
        </w:rPr>
      </w:pPr>
      <w:r w:rsidRPr="00FD2D03">
        <w:rPr>
          <w:rFonts w:ascii="Times New Roman" w:hAnsi="Times New Roman" w:cs="Times New Roman"/>
          <w:sz w:val="24"/>
        </w:rPr>
        <w:t>4.</w:t>
      </w:r>
      <w:r w:rsidRPr="00FD2D03">
        <w:rPr>
          <w:rFonts w:ascii="Times New Roman" w:hAnsi="Times New Roman" w:cs="Times New Roman"/>
          <w:sz w:val="24"/>
        </w:rPr>
        <w:tab/>
        <w:t>Zawada, A. Final Report: In-Vacuum Heat Switch. 14.</w:t>
      </w:r>
    </w:p>
    <w:p w14:paraId="33CDE8E0" w14:textId="1A64A1F9" w:rsidR="00EF1C97" w:rsidRPr="00687F29" w:rsidRDefault="00687F29" w:rsidP="00687F29">
      <w:pPr>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EF1C97" w:rsidRPr="00687F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A787E1" w14:textId="77777777" w:rsidR="00702FC1" w:rsidRDefault="00702FC1" w:rsidP="00787DB5">
      <w:pPr>
        <w:spacing w:after="0" w:line="240" w:lineRule="auto"/>
      </w:pPr>
      <w:r>
        <w:separator/>
      </w:r>
    </w:p>
  </w:endnote>
  <w:endnote w:type="continuationSeparator" w:id="0">
    <w:p w14:paraId="32B19D07" w14:textId="77777777" w:rsidR="00702FC1" w:rsidRDefault="00702FC1" w:rsidP="00787D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07C34E" w14:textId="77777777" w:rsidR="00702FC1" w:rsidRDefault="00702FC1" w:rsidP="00787DB5">
      <w:pPr>
        <w:spacing w:after="0" w:line="240" w:lineRule="auto"/>
      </w:pPr>
      <w:r>
        <w:separator/>
      </w:r>
    </w:p>
  </w:footnote>
  <w:footnote w:type="continuationSeparator" w:id="0">
    <w:p w14:paraId="0654E3D7" w14:textId="77777777" w:rsidR="00702FC1" w:rsidRDefault="00702FC1" w:rsidP="00787D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468B9"/>
    <w:multiLevelType w:val="hybridMultilevel"/>
    <w:tmpl w:val="646CE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0D34"/>
    <w:rsid w:val="000039D1"/>
    <w:rsid w:val="00003E29"/>
    <w:rsid w:val="00051BED"/>
    <w:rsid w:val="00073AFD"/>
    <w:rsid w:val="00080FD6"/>
    <w:rsid w:val="00081BFB"/>
    <w:rsid w:val="00090F2D"/>
    <w:rsid w:val="00095CD8"/>
    <w:rsid w:val="000A363D"/>
    <w:rsid w:val="000A5A6A"/>
    <w:rsid w:val="000A7508"/>
    <w:rsid w:val="000B6D46"/>
    <w:rsid w:val="000C2DFD"/>
    <w:rsid w:val="000C3763"/>
    <w:rsid w:val="000C4600"/>
    <w:rsid w:val="000D480A"/>
    <w:rsid w:val="000D6F3C"/>
    <w:rsid w:val="0010337E"/>
    <w:rsid w:val="0013462D"/>
    <w:rsid w:val="00135351"/>
    <w:rsid w:val="001362A0"/>
    <w:rsid w:val="0013651B"/>
    <w:rsid w:val="00136A56"/>
    <w:rsid w:val="00150560"/>
    <w:rsid w:val="0015119D"/>
    <w:rsid w:val="001601DF"/>
    <w:rsid w:val="00160553"/>
    <w:rsid w:val="00163D55"/>
    <w:rsid w:val="00176A6C"/>
    <w:rsid w:val="00177CE9"/>
    <w:rsid w:val="001857B4"/>
    <w:rsid w:val="001A746A"/>
    <w:rsid w:val="001C57DB"/>
    <w:rsid w:val="001C5DEE"/>
    <w:rsid w:val="001E428D"/>
    <w:rsid w:val="00211F9C"/>
    <w:rsid w:val="00221130"/>
    <w:rsid w:val="00233670"/>
    <w:rsid w:val="00241C99"/>
    <w:rsid w:val="00242527"/>
    <w:rsid w:val="00250B71"/>
    <w:rsid w:val="0025480C"/>
    <w:rsid w:val="00261233"/>
    <w:rsid w:val="00282A37"/>
    <w:rsid w:val="00282E3E"/>
    <w:rsid w:val="002A3B0B"/>
    <w:rsid w:val="002A3B71"/>
    <w:rsid w:val="002B1C6E"/>
    <w:rsid w:val="002E097A"/>
    <w:rsid w:val="002E68DA"/>
    <w:rsid w:val="002F39BD"/>
    <w:rsid w:val="002F4A53"/>
    <w:rsid w:val="002F7A90"/>
    <w:rsid w:val="00300050"/>
    <w:rsid w:val="003216D0"/>
    <w:rsid w:val="00324B07"/>
    <w:rsid w:val="003312D9"/>
    <w:rsid w:val="003367E7"/>
    <w:rsid w:val="003421A2"/>
    <w:rsid w:val="00346408"/>
    <w:rsid w:val="0036699A"/>
    <w:rsid w:val="00383A98"/>
    <w:rsid w:val="00385DD5"/>
    <w:rsid w:val="00390D34"/>
    <w:rsid w:val="003A7484"/>
    <w:rsid w:val="003C703B"/>
    <w:rsid w:val="003C776E"/>
    <w:rsid w:val="003D5D7A"/>
    <w:rsid w:val="003D7040"/>
    <w:rsid w:val="003D7CB9"/>
    <w:rsid w:val="003E154B"/>
    <w:rsid w:val="003F2FFE"/>
    <w:rsid w:val="003F5A2F"/>
    <w:rsid w:val="00402076"/>
    <w:rsid w:val="004033B7"/>
    <w:rsid w:val="00404B34"/>
    <w:rsid w:val="004050D6"/>
    <w:rsid w:val="00405E7D"/>
    <w:rsid w:val="00413FFE"/>
    <w:rsid w:val="00417C0D"/>
    <w:rsid w:val="00424FD0"/>
    <w:rsid w:val="00427E3C"/>
    <w:rsid w:val="004460DC"/>
    <w:rsid w:val="0045736C"/>
    <w:rsid w:val="004604B9"/>
    <w:rsid w:val="00473176"/>
    <w:rsid w:val="004855CD"/>
    <w:rsid w:val="00493821"/>
    <w:rsid w:val="004A02F9"/>
    <w:rsid w:val="004A2744"/>
    <w:rsid w:val="004A32EB"/>
    <w:rsid w:val="004B2B19"/>
    <w:rsid w:val="004B738E"/>
    <w:rsid w:val="004D05BF"/>
    <w:rsid w:val="004E5E65"/>
    <w:rsid w:val="004F01E2"/>
    <w:rsid w:val="004F29AF"/>
    <w:rsid w:val="0050603B"/>
    <w:rsid w:val="00532218"/>
    <w:rsid w:val="00533505"/>
    <w:rsid w:val="00535F2A"/>
    <w:rsid w:val="00540CC7"/>
    <w:rsid w:val="00561457"/>
    <w:rsid w:val="005618AA"/>
    <w:rsid w:val="00574ABD"/>
    <w:rsid w:val="00576427"/>
    <w:rsid w:val="00581FFE"/>
    <w:rsid w:val="005A231A"/>
    <w:rsid w:val="005A71F6"/>
    <w:rsid w:val="005B6E45"/>
    <w:rsid w:val="005C34AC"/>
    <w:rsid w:val="005C6BF0"/>
    <w:rsid w:val="005D0717"/>
    <w:rsid w:val="005E5ECF"/>
    <w:rsid w:val="005E7CB7"/>
    <w:rsid w:val="005F1324"/>
    <w:rsid w:val="00603B24"/>
    <w:rsid w:val="00607B93"/>
    <w:rsid w:val="006126DD"/>
    <w:rsid w:val="00624CBF"/>
    <w:rsid w:val="00626627"/>
    <w:rsid w:val="006369FF"/>
    <w:rsid w:val="00672936"/>
    <w:rsid w:val="00674966"/>
    <w:rsid w:val="00686EB6"/>
    <w:rsid w:val="0068706F"/>
    <w:rsid w:val="00687F29"/>
    <w:rsid w:val="006B24C3"/>
    <w:rsid w:val="006D37FE"/>
    <w:rsid w:val="006D49B1"/>
    <w:rsid w:val="006E5DB7"/>
    <w:rsid w:val="006F2492"/>
    <w:rsid w:val="006F3E0E"/>
    <w:rsid w:val="00702FC1"/>
    <w:rsid w:val="0071149C"/>
    <w:rsid w:val="00711907"/>
    <w:rsid w:val="00712F38"/>
    <w:rsid w:val="00714622"/>
    <w:rsid w:val="00726E3C"/>
    <w:rsid w:val="007345A1"/>
    <w:rsid w:val="00742CF7"/>
    <w:rsid w:val="0075042A"/>
    <w:rsid w:val="007578FB"/>
    <w:rsid w:val="00773856"/>
    <w:rsid w:val="0077512A"/>
    <w:rsid w:val="0078295A"/>
    <w:rsid w:val="00782AEA"/>
    <w:rsid w:val="00785D2C"/>
    <w:rsid w:val="00787DB5"/>
    <w:rsid w:val="007A6D58"/>
    <w:rsid w:val="007B6471"/>
    <w:rsid w:val="007C4F0A"/>
    <w:rsid w:val="0080327E"/>
    <w:rsid w:val="00803DA8"/>
    <w:rsid w:val="00812CDB"/>
    <w:rsid w:val="00823878"/>
    <w:rsid w:val="008265F5"/>
    <w:rsid w:val="00835963"/>
    <w:rsid w:val="00851442"/>
    <w:rsid w:val="00857DB7"/>
    <w:rsid w:val="00860B74"/>
    <w:rsid w:val="00860C60"/>
    <w:rsid w:val="00874F9C"/>
    <w:rsid w:val="00880830"/>
    <w:rsid w:val="00882C61"/>
    <w:rsid w:val="00885625"/>
    <w:rsid w:val="00887AF8"/>
    <w:rsid w:val="0089001C"/>
    <w:rsid w:val="008B76B7"/>
    <w:rsid w:val="008C4E61"/>
    <w:rsid w:val="008D0343"/>
    <w:rsid w:val="008D27A5"/>
    <w:rsid w:val="008D6364"/>
    <w:rsid w:val="008E6A56"/>
    <w:rsid w:val="008E6B47"/>
    <w:rsid w:val="008F00DB"/>
    <w:rsid w:val="008F5D62"/>
    <w:rsid w:val="00903F39"/>
    <w:rsid w:val="009202D6"/>
    <w:rsid w:val="00922504"/>
    <w:rsid w:val="00923679"/>
    <w:rsid w:val="009273EA"/>
    <w:rsid w:val="00931003"/>
    <w:rsid w:val="00931C27"/>
    <w:rsid w:val="009342F7"/>
    <w:rsid w:val="00940F67"/>
    <w:rsid w:val="00944876"/>
    <w:rsid w:val="009466A5"/>
    <w:rsid w:val="009643FB"/>
    <w:rsid w:val="0097200C"/>
    <w:rsid w:val="00974A55"/>
    <w:rsid w:val="009772C8"/>
    <w:rsid w:val="00980EE4"/>
    <w:rsid w:val="00984FF4"/>
    <w:rsid w:val="00992CCB"/>
    <w:rsid w:val="00997931"/>
    <w:rsid w:val="00997DAA"/>
    <w:rsid w:val="009B4DC1"/>
    <w:rsid w:val="009B56D3"/>
    <w:rsid w:val="009C71FF"/>
    <w:rsid w:val="009D1A7C"/>
    <w:rsid w:val="009D2B4B"/>
    <w:rsid w:val="009D2FB7"/>
    <w:rsid w:val="009D38B0"/>
    <w:rsid w:val="009E21D1"/>
    <w:rsid w:val="009F3BD4"/>
    <w:rsid w:val="009F6AB9"/>
    <w:rsid w:val="009F76FD"/>
    <w:rsid w:val="00A17938"/>
    <w:rsid w:val="00A26327"/>
    <w:rsid w:val="00A31324"/>
    <w:rsid w:val="00A349C5"/>
    <w:rsid w:val="00A359A4"/>
    <w:rsid w:val="00A613A7"/>
    <w:rsid w:val="00A77B40"/>
    <w:rsid w:val="00A900BA"/>
    <w:rsid w:val="00A9524B"/>
    <w:rsid w:val="00A9550B"/>
    <w:rsid w:val="00AB03CA"/>
    <w:rsid w:val="00AB4B28"/>
    <w:rsid w:val="00AB6625"/>
    <w:rsid w:val="00AC1C9A"/>
    <w:rsid w:val="00AD3202"/>
    <w:rsid w:val="00AF575A"/>
    <w:rsid w:val="00B07D49"/>
    <w:rsid w:val="00B225FA"/>
    <w:rsid w:val="00B524A7"/>
    <w:rsid w:val="00B54A75"/>
    <w:rsid w:val="00B62EB3"/>
    <w:rsid w:val="00B72646"/>
    <w:rsid w:val="00B94D1F"/>
    <w:rsid w:val="00BA28A2"/>
    <w:rsid w:val="00BC1B21"/>
    <w:rsid w:val="00BC4529"/>
    <w:rsid w:val="00BD48D6"/>
    <w:rsid w:val="00BD4B9E"/>
    <w:rsid w:val="00BE233E"/>
    <w:rsid w:val="00BF27F8"/>
    <w:rsid w:val="00C019D2"/>
    <w:rsid w:val="00C04340"/>
    <w:rsid w:val="00C048DE"/>
    <w:rsid w:val="00C07A71"/>
    <w:rsid w:val="00C1416A"/>
    <w:rsid w:val="00C15BF4"/>
    <w:rsid w:val="00C15C7A"/>
    <w:rsid w:val="00C23042"/>
    <w:rsid w:val="00C44BAE"/>
    <w:rsid w:val="00C473F3"/>
    <w:rsid w:val="00C50B1F"/>
    <w:rsid w:val="00C570CF"/>
    <w:rsid w:val="00C60334"/>
    <w:rsid w:val="00C62253"/>
    <w:rsid w:val="00C85A7B"/>
    <w:rsid w:val="00C960AA"/>
    <w:rsid w:val="00C96FDC"/>
    <w:rsid w:val="00CA3643"/>
    <w:rsid w:val="00CB1713"/>
    <w:rsid w:val="00CB2D7A"/>
    <w:rsid w:val="00CD250C"/>
    <w:rsid w:val="00CD2814"/>
    <w:rsid w:val="00CD657B"/>
    <w:rsid w:val="00CF0497"/>
    <w:rsid w:val="00CF3792"/>
    <w:rsid w:val="00D06C13"/>
    <w:rsid w:val="00D10B16"/>
    <w:rsid w:val="00D1510F"/>
    <w:rsid w:val="00D22214"/>
    <w:rsid w:val="00D35E6B"/>
    <w:rsid w:val="00D37EC6"/>
    <w:rsid w:val="00D41F90"/>
    <w:rsid w:val="00D4518D"/>
    <w:rsid w:val="00D61F9F"/>
    <w:rsid w:val="00D62978"/>
    <w:rsid w:val="00D81181"/>
    <w:rsid w:val="00D817CB"/>
    <w:rsid w:val="00D818D0"/>
    <w:rsid w:val="00D90620"/>
    <w:rsid w:val="00D93210"/>
    <w:rsid w:val="00D9411D"/>
    <w:rsid w:val="00D9514F"/>
    <w:rsid w:val="00D967F9"/>
    <w:rsid w:val="00D976E4"/>
    <w:rsid w:val="00DB1429"/>
    <w:rsid w:val="00DB321F"/>
    <w:rsid w:val="00DC639C"/>
    <w:rsid w:val="00DE0DC3"/>
    <w:rsid w:val="00DE7594"/>
    <w:rsid w:val="00E01627"/>
    <w:rsid w:val="00E05D7A"/>
    <w:rsid w:val="00E45F42"/>
    <w:rsid w:val="00E46073"/>
    <w:rsid w:val="00E72C79"/>
    <w:rsid w:val="00E76195"/>
    <w:rsid w:val="00E7619B"/>
    <w:rsid w:val="00E76362"/>
    <w:rsid w:val="00E76767"/>
    <w:rsid w:val="00E77F6C"/>
    <w:rsid w:val="00E8447B"/>
    <w:rsid w:val="00E855B6"/>
    <w:rsid w:val="00E96066"/>
    <w:rsid w:val="00EF09D6"/>
    <w:rsid w:val="00EF1C97"/>
    <w:rsid w:val="00F07414"/>
    <w:rsid w:val="00F2104B"/>
    <w:rsid w:val="00F3447B"/>
    <w:rsid w:val="00F45B3C"/>
    <w:rsid w:val="00F473F9"/>
    <w:rsid w:val="00F47C4F"/>
    <w:rsid w:val="00F610DD"/>
    <w:rsid w:val="00F708EF"/>
    <w:rsid w:val="00F72103"/>
    <w:rsid w:val="00F77B89"/>
    <w:rsid w:val="00F77B9C"/>
    <w:rsid w:val="00F801B9"/>
    <w:rsid w:val="00F82C4C"/>
    <w:rsid w:val="00F85074"/>
    <w:rsid w:val="00F92807"/>
    <w:rsid w:val="00FA6722"/>
    <w:rsid w:val="00FD0A2F"/>
    <w:rsid w:val="00FD2D03"/>
    <w:rsid w:val="00FD32E3"/>
    <w:rsid w:val="00FD5D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F64B8A0"/>
  <w15:chartTrackingRefBased/>
  <w15:docId w15:val="{872444F0-A368-4B3F-BA6E-482E19F61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7D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7DB5"/>
  </w:style>
  <w:style w:type="paragraph" w:styleId="Footer">
    <w:name w:val="footer"/>
    <w:basedOn w:val="Normal"/>
    <w:link w:val="FooterChar"/>
    <w:uiPriority w:val="99"/>
    <w:unhideWhenUsed/>
    <w:rsid w:val="00787D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7DB5"/>
  </w:style>
  <w:style w:type="paragraph" w:styleId="Bibliography">
    <w:name w:val="Bibliography"/>
    <w:basedOn w:val="Normal"/>
    <w:next w:val="Normal"/>
    <w:uiPriority w:val="37"/>
    <w:unhideWhenUsed/>
    <w:rsid w:val="00EF1C97"/>
    <w:pPr>
      <w:tabs>
        <w:tab w:val="left" w:pos="264"/>
      </w:tabs>
      <w:spacing w:after="0" w:line="480" w:lineRule="auto"/>
      <w:ind w:left="264" w:hanging="264"/>
    </w:pPr>
  </w:style>
  <w:style w:type="character" w:styleId="Hyperlink">
    <w:name w:val="Hyperlink"/>
    <w:basedOn w:val="DefaultParagraphFont"/>
    <w:uiPriority w:val="99"/>
    <w:unhideWhenUsed/>
    <w:rsid w:val="009342F7"/>
    <w:rPr>
      <w:color w:val="0563C1" w:themeColor="hyperlink"/>
      <w:u w:val="single"/>
    </w:rPr>
  </w:style>
  <w:style w:type="character" w:customStyle="1" w:styleId="UnresolvedMention1">
    <w:name w:val="Unresolved Mention1"/>
    <w:basedOn w:val="DefaultParagraphFont"/>
    <w:uiPriority w:val="99"/>
    <w:semiHidden/>
    <w:unhideWhenUsed/>
    <w:rsid w:val="009342F7"/>
    <w:rPr>
      <w:color w:val="605E5C"/>
      <w:shd w:val="clear" w:color="auto" w:fill="E1DFDD"/>
    </w:rPr>
  </w:style>
  <w:style w:type="paragraph" w:styleId="ListParagraph">
    <w:name w:val="List Paragraph"/>
    <w:basedOn w:val="Normal"/>
    <w:uiPriority w:val="34"/>
    <w:qFormat/>
    <w:rsid w:val="00C85A7B"/>
    <w:pPr>
      <w:ind w:left="720"/>
      <w:contextualSpacing/>
    </w:pPr>
  </w:style>
  <w:style w:type="paragraph" w:styleId="FootnoteText">
    <w:name w:val="footnote text"/>
    <w:basedOn w:val="Normal"/>
    <w:link w:val="FootnoteTextChar"/>
    <w:uiPriority w:val="99"/>
    <w:semiHidden/>
    <w:unhideWhenUsed/>
    <w:rsid w:val="000039D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039D1"/>
    <w:rPr>
      <w:sz w:val="20"/>
      <w:szCs w:val="20"/>
    </w:rPr>
  </w:style>
  <w:style w:type="character" w:styleId="FootnoteReference">
    <w:name w:val="footnote reference"/>
    <w:basedOn w:val="DefaultParagraphFont"/>
    <w:uiPriority w:val="99"/>
    <w:semiHidden/>
    <w:unhideWhenUsed/>
    <w:rsid w:val="000039D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TotalTime>
  <Pages>3</Pages>
  <Words>1350</Words>
  <Characters>7700</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ritz, Jennifer A. (Jennifer)</dc:creator>
  <cp:keywords/>
  <dc:description/>
  <cp:lastModifiedBy>Hritz, Jennifer A. (Jennifer)</cp:lastModifiedBy>
  <cp:revision>106</cp:revision>
  <dcterms:created xsi:type="dcterms:W3CDTF">2020-03-02T20:13:00Z</dcterms:created>
  <dcterms:modified xsi:type="dcterms:W3CDTF">2022-02-23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j0Z97GS"/&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